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21A886" w14:textId="77777777" w:rsidR="00A925AB" w:rsidRPr="00F23171" w:rsidRDefault="00454DF6" w:rsidP="00437FF1">
      <w:pPr>
        <w:spacing w:line="240" w:lineRule="auto"/>
        <w:jc w:val="left"/>
        <w:rPr>
          <w:rFonts w:cs="Arial"/>
          <w:b/>
          <w:u w:val="single"/>
        </w:rPr>
      </w:pPr>
      <w:r w:rsidRPr="00F23171">
        <w:rPr>
          <w:rFonts w:cs="Arial"/>
          <w:noProof/>
        </w:rPr>
        <w:drawing>
          <wp:inline distT="0" distB="0" distL="0" distR="0" wp14:anchorId="7F1E5122" wp14:editId="491B9477">
            <wp:extent cx="2749550" cy="624028"/>
            <wp:effectExtent l="0" t="0" r="0" b="5080"/>
            <wp:docPr id="1" name="Imagen 1" descr="Resultado de imagen de universidad tecnologica del pe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universidad tecnologica del peru"/>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38575" cy="644233"/>
                    </a:xfrm>
                    <a:prstGeom prst="rect">
                      <a:avLst/>
                    </a:prstGeom>
                    <a:noFill/>
                    <a:ln>
                      <a:noFill/>
                    </a:ln>
                  </pic:spPr>
                </pic:pic>
              </a:graphicData>
            </a:graphic>
          </wp:inline>
        </w:drawing>
      </w:r>
    </w:p>
    <w:p w14:paraId="624B18D6" w14:textId="77777777" w:rsidR="00454DF6" w:rsidRPr="00F23171" w:rsidRDefault="00454DF6" w:rsidP="00437FF1">
      <w:pPr>
        <w:jc w:val="left"/>
        <w:rPr>
          <w:rFonts w:cs="Arial"/>
          <w:color w:val="000000"/>
        </w:rPr>
      </w:pPr>
    </w:p>
    <w:p w14:paraId="7604A2D4" w14:textId="77777777" w:rsidR="00454DF6" w:rsidRPr="00F23171" w:rsidRDefault="00454DF6" w:rsidP="00003FED">
      <w:pPr>
        <w:jc w:val="center"/>
        <w:rPr>
          <w:rFonts w:cs="Arial"/>
          <w:color w:val="000000"/>
        </w:rPr>
      </w:pPr>
    </w:p>
    <w:p w14:paraId="2AE79E18" w14:textId="1B6024E8" w:rsidR="00454DF6" w:rsidRPr="00F23171" w:rsidRDefault="00350F2A" w:rsidP="00003FED">
      <w:pPr>
        <w:jc w:val="center"/>
        <w:rPr>
          <w:rFonts w:eastAsia="Times New Roman" w:cs="Arial"/>
          <w:i/>
        </w:rPr>
      </w:pPr>
      <w:r w:rsidRPr="00F23171">
        <w:rPr>
          <w:rFonts w:eastAsia="Times New Roman" w:cs="Arial"/>
          <w:i/>
        </w:rPr>
        <w:t>Lima Centro</w:t>
      </w:r>
    </w:p>
    <w:p w14:paraId="12A8DAF5" w14:textId="77777777" w:rsidR="00454DF6" w:rsidRPr="00F23171" w:rsidRDefault="00454DF6" w:rsidP="00003FED">
      <w:pPr>
        <w:spacing w:after="0" w:line="240" w:lineRule="auto"/>
        <w:jc w:val="center"/>
        <w:rPr>
          <w:rFonts w:eastAsia="Times New Roman" w:cs="Arial"/>
          <w:i/>
        </w:rPr>
      </w:pPr>
    </w:p>
    <w:p w14:paraId="4AC664A7" w14:textId="54688CFA" w:rsidR="00454DF6" w:rsidRPr="00F23171" w:rsidRDefault="004C11CD" w:rsidP="00003FED">
      <w:pPr>
        <w:spacing w:after="0" w:line="240" w:lineRule="auto"/>
        <w:jc w:val="center"/>
        <w:rPr>
          <w:rFonts w:eastAsia="Times New Roman" w:cs="Arial"/>
          <w:i/>
        </w:rPr>
      </w:pPr>
      <w:r w:rsidRPr="00F23171">
        <w:rPr>
          <w:rFonts w:eastAsia="Times New Roman" w:cs="Arial"/>
          <w:i/>
        </w:rPr>
        <w:t>Ingeniería de Software</w:t>
      </w:r>
    </w:p>
    <w:p w14:paraId="381034F5" w14:textId="77777777" w:rsidR="00454DF6" w:rsidRPr="00F23171" w:rsidRDefault="00454DF6" w:rsidP="00003FED">
      <w:pPr>
        <w:jc w:val="center"/>
        <w:rPr>
          <w:rFonts w:eastAsia="Times New Roman" w:cs="Arial"/>
          <w:b/>
        </w:rPr>
      </w:pPr>
    </w:p>
    <w:p w14:paraId="60CC701F" w14:textId="77777777" w:rsidR="00454DF6" w:rsidRPr="00F23171" w:rsidRDefault="00454DF6" w:rsidP="00003FED">
      <w:pPr>
        <w:jc w:val="center"/>
        <w:rPr>
          <w:rFonts w:eastAsia="Times New Roman" w:cs="Arial"/>
          <w:b/>
        </w:rPr>
      </w:pPr>
    </w:p>
    <w:p w14:paraId="1DF63C4A" w14:textId="77777777" w:rsidR="00454DF6" w:rsidRPr="00F23171" w:rsidRDefault="00454DF6" w:rsidP="00003FED">
      <w:pPr>
        <w:jc w:val="center"/>
        <w:rPr>
          <w:rFonts w:eastAsia="Times New Roman" w:cs="Arial"/>
          <w:b/>
        </w:rPr>
      </w:pPr>
      <w:r w:rsidRPr="00F23171">
        <w:rPr>
          <w:rFonts w:eastAsia="Times New Roman" w:cs="Arial"/>
          <w:b/>
        </w:rPr>
        <w:t>Proyecto de Trabajo de Investigación</w:t>
      </w:r>
    </w:p>
    <w:p w14:paraId="26DA711E" w14:textId="5B75A0F0" w:rsidR="00381343" w:rsidRDefault="00206C15" w:rsidP="00003FED">
      <w:pPr>
        <w:jc w:val="center"/>
        <w:rPr>
          <w:rFonts w:eastAsia="Times New Roman" w:cs="Arial"/>
          <w:i/>
        </w:rPr>
      </w:pPr>
      <w:r w:rsidRPr="00206C15">
        <w:rPr>
          <w:rFonts w:eastAsia="Times New Roman" w:cs="Arial"/>
          <w:i/>
        </w:rPr>
        <w:t>Detección de noticias falsas en redes sociales mediante la aplicación de algoritmos de inteligencia artificial basados en Regresión Logística</w:t>
      </w:r>
    </w:p>
    <w:p w14:paraId="4AABF36D" w14:textId="77777777" w:rsidR="00956B0F" w:rsidRPr="00F23171" w:rsidRDefault="00956B0F" w:rsidP="00003FED">
      <w:pPr>
        <w:jc w:val="center"/>
        <w:rPr>
          <w:rFonts w:eastAsia="Times New Roman" w:cs="Arial"/>
          <w:b/>
        </w:rPr>
      </w:pPr>
    </w:p>
    <w:p w14:paraId="0FAD9ACC" w14:textId="77777777" w:rsidR="00454DF6" w:rsidRPr="00F23171" w:rsidRDefault="00454DF6" w:rsidP="00003FED">
      <w:pPr>
        <w:jc w:val="center"/>
        <w:rPr>
          <w:rFonts w:eastAsia="Times New Roman" w:cs="Arial"/>
          <w:b/>
        </w:rPr>
      </w:pPr>
      <w:r w:rsidRPr="00F23171">
        <w:rPr>
          <w:rFonts w:eastAsia="Times New Roman" w:cs="Arial"/>
          <w:b/>
        </w:rPr>
        <w:t>Integrantes</w:t>
      </w:r>
    </w:p>
    <w:p w14:paraId="121849DF" w14:textId="715F70CA" w:rsidR="00454DF6" w:rsidRDefault="00221B79" w:rsidP="00003FED">
      <w:pPr>
        <w:jc w:val="center"/>
        <w:rPr>
          <w:rFonts w:eastAsia="Times New Roman" w:cs="Arial"/>
          <w:i/>
        </w:rPr>
      </w:pPr>
      <w:r w:rsidRPr="00F23171">
        <w:rPr>
          <w:rFonts w:eastAsia="Times New Roman" w:cs="Arial"/>
          <w:i/>
        </w:rPr>
        <w:t>Estrada Flores, Erick Alexander</w:t>
      </w:r>
      <w:r w:rsidR="00454DF6" w:rsidRPr="00F23171">
        <w:rPr>
          <w:rFonts w:eastAsia="Times New Roman" w:cs="Arial"/>
          <w:i/>
        </w:rPr>
        <w:t xml:space="preserve"> (</w:t>
      </w:r>
      <w:r w:rsidRPr="00F23171">
        <w:rPr>
          <w:rFonts w:eastAsia="Times New Roman" w:cs="Arial"/>
          <w:i/>
        </w:rPr>
        <w:t>U18101198</w:t>
      </w:r>
      <w:r w:rsidR="00454DF6" w:rsidRPr="00F23171">
        <w:rPr>
          <w:rFonts w:eastAsia="Times New Roman" w:cs="Arial"/>
          <w:i/>
        </w:rPr>
        <w:t>)</w:t>
      </w:r>
    </w:p>
    <w:p w14:paraId="7576F9EE" w14:textId="034B4858" w:rsidR="00C8783B" w:rsidRDefault="00C8783B" w:rsidP="00003FED">
      <w:pPr>
        <w:jc w:val="center"/>
        <w:rPr>
          <w:rFonts w:eastAsia="Times New Roman" w:cs="Arial"/>
          <w:i/>
        </w:rPr>
      </w:pPr>
      <w:r w:rsidRPr="00C8783B">
        <w:rPr>
          <w:rFonts w:eastAsia="Times New Roman" w:cs="Arial"/>
          <w:i/>
        </w:rPr>
        <w:t>Garces Alva Renzo Fabricio</w:t>
      </w:r>
      <w:r>
        <w:rPr>
          <w:rFonts w:eastAsia="Times New Roman" w:cs="Arial"/>
          <w:i/>
        </w:rPr>
        <w:t>(</w:t>
      </w:r>
      <w:r w:rsidRPr="00C8783B">
        <w:rPr>
          <w:rFonts w:eastAsia="Times New Roman" w:cs="Arial"/>
          <w:i/>
        </w:rPr>
        <w:t>U18101949</w:t>
      </w:r>
      <w:r>
        <w:rPr>
          <w:rFonts w:eastAsia="Times New Roman" w:cs="Arial"/>
          <w:i/>
        </w:rPr>
        <w:t>)</w:t>
      </w:r>
    </w:p>
    <w:p w14:paraId="3A67D3E9" w14:textId="77777777" w:rsidR="00C8783B" w:rsidRPr="00F23171" w:rsidRDefault="00C8783B" w:rsidP="00722B57">
      <w:pPr>
        <w:rPr>
          <w:rFonts w:eastAsia="Times New Roman" w:cs="Arial"/>
          <w:i/>
        </w:rPr>
      </w:pPr>
    </w:p>
    <w:p w14:paraId="6DE8DCF7" w14:textId="77777777" w:rsidR="00454DF6" w:rsidRPr="00F23171" w:rsidRDefault="00454DF6" w:rsidP="00003FED">
      <w:pPr>
        <w:jc w:val="center"/>
        <w:rPr>
          <w:rFonts w:eastAsia="Times New Roman" w:cs="Arial"/>
        </w:rPr>
      </w:pPr>
    </w:p>
    <w:p w14:paraId="1971F302" w14:textId="77777777" w:rsidR="00454DF6" w:rsidRPr="00F23171" w:rsidRDefault="00454DF6" w:rsidP="00003FED">
      <w:pPr>
        <w:jc w:val="center"/>
        <w:rPr>
          <w:rFonts w:eastAsia="Times New Roman" w:cs="Arial"/>
          <w:b/>
        </w:rPr>
      </w:pPr>
      <w:r w:rsidRPr="00F23171">
        <w:rPr>
          <w:rFonts w:eastAsia="Times New Roman" w:cs="Arial"/>
          <w:b/>
        </w:rPr>
        <w:t>Docentes</w:t>
      </w:r>
    </w:p>
    <w:p w14:paraId="43845032" w14:textId="7C5F15AD" w:rsidR="00454DF6" w:rsidRPr="00F23171" w:rsidRDefault="00220479" w:rsidP="00003FED">
      <w:pPr>
        <w:jc w:val="center"/>
        <w:rPr>
          <w:rFonts w:eastAsia="Times New Roman" w:cs="Arial"/>
          <w:i/>
        </w:rPr>
      </w:pPr>
      <w:r w:rsidRPr="00F23171">
        <w:rPr>
          <w:rFonts w:eastAsia="Times New Roman" w:cs="Arial"/>
          <w:i/>
        </w:rPr>
        <w:t>Zuñiga Vargas, Cristo</w:t>
      </w:r>
      <w:r w:rsidR="00185906" w:rsidRPr="00F23171">
        <w:rPr>
          <w:rFonts w:eastAsia="Times New Roman" w:cs="Arial"/>
          <w:i/>
        </w:rPr>
        <w:t>fher</w:t>
      </w:r>
      <w:r w:rsidR="00454DF6" w:rsidRPr="00F23171">
        <w:rPr>
          <w:rFonts w:eastAsia="Times New Roman" w:cs="Arial"/>
          <w:i/>
        </w:rPr>
        <w:t xml:space="preserve"> (Docente Metodólogo)</w:t>
      </w:r>
    </w:p>
    <w:p w14:paraId="4605580B" w14:textId="1BA8329C" w:rsidR="00454DF6" w:rsidRPr="00F23171" w:rsidRDefault="00185906" w:rsidP="00003FED">
      <w:pPr>
        <w:jc w:val="center"/>
        <w:rPr>
          <w:rFonts w:eastAsia="Times New Roman" w:cs="Arial"/>
          <w:i/>
        </w:rPr>
      </w:pPr>
      <w:r w:rsidRPr="00F23171">
        <w:rPr>
          <w:rFonts w:eastAsia="Times New Roman" w:cs="Arial"/>
          <w:i/>
        </w:rPr>
        <w:t>Vera Cuya, Ronald Martin</w:t>
      </w:r>
      <w:r w:rsidR="00454DF6" w:rsidRPr="00F23171">
        <w:rPr>
          <w:rFonts w:eastAsia="Times New Roman" w:cs="Arial"/>
          <w:i/>
        </w:rPr>
        <w:t xml:space="preserve"> (Docente de Especialidad)</w:t>
      </w:r>
    </w:p>
    <w:p w14:paraId="560F7B95" w14:textId="06304846" w:rsidR="00454DF6" w:rsidRDefault="00454DF6" w:rsidP="00003FED">
      <w:pPr>
        <w:jc w:val="center"/>
        <w:rPr>
          <w:rFonts w:eastAsia="Times New Roman" w:cs="Arial"/>
          <w:b/>
        </w:rPr>
      </w:pPr>
    </w:p>
    <w:p w14:paraId="05515730" w14:textId="77777777" w:rsidR="00206C15" w:rsidRPr="00F23171" w:rsidRDefault="00206C15" w:rsidP="00003FED">
      <w:pPr>
        <w:jc w:val="center"/>
        <w:rPr>
          <w:rFonts w:eastAsia="Times New Roman" w:cs="Arial"/>
          <w:b/>
        </w:rPr>
      </w:pPr>
    </w:p>
    <w:p w14:paraId="70A50A44" w14:textId="77777777" w:rsidR="00722B57" w:rsidRDefault="00722B57" w:rsidP="005B48B5">
      <w:pPr>
        <w:rPr>
          <w:rFonts w:cs="Arial"/>
        </w:rPr>
      </w:pPr>
    </w:p>
    <w:p w14:paraId="162DDC2F" w14:textId="77777777" w:rsidR="00F23171" w:rsidRPr="00F23171" w:rsidRDefault="00F23171" w:rsidP="00003FED">
      <w:pPr>
        <w:jc w:val="center"/>
        <w:rPr>
          <w:rFonts w:cs="Arial"/>
        </w:rPr>
      </w:pPr>
    </w:p>
    <w:p w14:paraId="643AC50F" w14:textId="0CE3A8B6" w:rsidR="00190AF6" w:rsidRPr="00F23171" w:rsidRDefault="00185906" w:rsidP="00003FED">
      <w:pPr>
        <w:ind w:firstLine="1"/>
        <w:jc w:val="center"/>
        <w:rPr>
          <w:rFonts w:eastAsia="Times New Roman" w:cs="Arial"/>
          <w:i/>
        </w:rPr>
      </w:pPr>
      <w:r w:rsidRPr="00F23171">
        <w:rPr>
          <w:rFonts w:eastAsia="Times New Roman" w:cs="Arial"/>
          <w:i/>
        </w:rPr>
        <w:t>Lima</w:t>
      </w:r>
      <w:r w:rsidR="00454DF6" w:rsidRPr="00F23171">
        <w:rPr>
          <w:rFonts w:eastAsia="Times New Roman" w:cs="Arial"/>
          <w:i/>
        </w:rPr>
        <w:t>, Perú</w:t>
      </w:r>
    </w:p>
    <w:p w14:paraId="60445B33" w14:textId="6443F074" w:rsidR="00190AF6" w:rsidRPr="00F23171" w:rsidRDefault="00454DF6" w:rsidP="00003FED">
      <w:pPr>
        <w:spacing w:after="0" w:line="240" w:lineRule="auto"/>
        <w:jc w:val="center"/>
        <w:rPr>
          <w:rFonts w:eastAsia="Times New Roman" w:cs="Arial"/>
          <w:b/>
        </w:rPr>
      </w:pPr>
      <w:r w:rsidRPr="00F23171">
        <w:rPr>
          <w:rFonts w:eastAsia="Times New Roman" w:cs="Arial"/>
          <w:b/>
        </w:rPr>
        <w:t>Ciclo</w:t>
      </w:r>
    </w:p>
    <w:p w14:paraId="65E99DE5" w14:textId="7B6C2555" w:rsidR="00D13AC7" w:rsidRDefault="00185906" w:rsidP="00003FED">
      <w:pPr>
        <w:spacing w:after="0" w:line="240" w:lineRule="auto"/>
        <w:jc w:val="center"/>
        <w:rPr>
          <w:rFonts w:eastAsia="Times New Roman" w:cs="Arial"/>
          <w:i/>
        </w:rPr>
      </w:pPr>
      <w:r w:rsidRPr="00F23171">
        <w:rPr>
          <w:rFonts w:eastAsia="Times New Roman" w:cs="Arial"/>
          <w:i/>
        </w:rPr>
        <w:lastRenderedPageBreak/>
        <w:t>2021-II</w:t>
      </w:r>
    </w:p>
    <w:p w14:paraId="7EE133B3" w14:textId="77777777" w:rsidR="005B48B5" w:rsidRPr="00F23171" w:rsidRDefault="005B48B5" w:rsidP="00003FED">
      <w:pPr>
        <w:spacing w:after="0" w:line="240" w:lineRule="auto"/>
        <w:jc w:val="center"/>
        <w:rPr>
          <w:rFonts w:eastAsia="Times New Roman" w:cs="Arial"/>
          <w:i/>
        </w:rPr>
      </w:pPr>
    </w:p>
    <w:p w14:paraId="5B1DA4F9" w14:textId="77777777" w:rsidR="00053640" w:rsidRPr="00F23171" w:rsidRDefault="00053640" w:rsidP="00437FF1">
      <w:pPr>
        <w:spacing w:after="0" w:line="240" w:lineRule="auto"/>
        <w:jc w:val="left"/>
        <w:rPr>
          <w:rFonts w:eastAsia="Times New Roman" w:cs="Arial"/>
          <w:i/>
        </w:rPr>
      </w:pPr>
    </w:p>
    <w:p w14:paraId="0FD87286" w14:textId="77777777" w:rsidR="00396D12" w:rsidRPr="00F23171" w:rsidRDefault="00396D12" w:rsidP="00437FF1">
      <w:pPr>
        <w:spacing w:after="160" w:line="259" w:lineRule="auto"/>
        <w:jc w:val="left"/>
        <w:rPr>
          <w:rFonts w:cs="Arial"/>
          <w:b/>
          <w:u w:val="single"/>
        </w:rPr>
      </w:pPr>
      <w:r w:rsidRPr="00F23171">
        <w:rPr>
          <w:rFonts w:cs="Arial"/>
          <w:b/>
          <w:u w:val="single"/>
        </w:rPr>
        <w:t>ÍNDICE</w:t>
      </w:r>
    </w:p>
    <w:sdt>
      <w:sdtPr>
        <w:rPr>
          <w:rFonts w:ascii="Arial" w:eastAsiaTheme="minorHAnsi" w:hAnsi="Arial" w:cs="Arial"/>
          <w:color w:val="auto"/>
          <w:sz w:val="22"/>
          <w:szCs w:val="22"/>
          <w:lang w:eastAsia="en-US"/>
        </w:rPr>
        <w:id w:val="-481615978"/>
        <w:docPartObj>
          <w:docPartGallery w:val="Table of Contents"/>
          <w:docPartUnique/>
        </w:docPartObj>
      </w:sdtPr>
      <w:sdtEndPr/>
      <w:sdtContent>
        <w:p w14:paraId="7DAE42A3" w14:textId="77777777" w:rsidR="00396D12" w:rsidRPr="00F23171" w:rsidRDefault="00396D12" w:rsidP="00437FF1">
          <w:pPr>
            <w:pStyle w:val="TtuloTDC"/>
            <w:rPr>
              <w:rFonts w:ascii="Arial" w:hAnsi="Arial" w:cs="Arial"/>
              <w:sz w:val="22"/>
              <w:szCs w:val="22"/>
            </w:rPr>
          </w:pPr>
        </w:p>
        <w:p w14:paraId="4CD5FDD6" w14:textId="56B17DF2" w:rsidR="003C4F28" w:rsidRDefault="00396D12">
          <w:pPr>
            <w:pStyle w:val="TDC1"/>
            <w:rPr>
              <w:rFonts w:asciiTheme="minorHAnsi" w:eastAsiaTheme="minorEastAsia" w:hAnsiTheme="minorHAnsi" w:cstheme="minorBidi"/>
              <w:bCs w:val="0"/>
              <w:lang w:val="es-PE" w:eastAsia="es-PE"/>
            </w:rPr>
          </w:pPr>
          <w:r w:rsidRPr="00F23171">
            <w:rPr>
              <w:rFonts w:cs="Arial"/>
              <w:bCs w:val="0"/>
              <w:lang w:val="es-PE"/>
            </w:rPr>
            <w:fldChar w:fldCharType="begin"/>
          </w:r>
          <w:r w:rsidRPr="00F23171">
            <w:rPr>
              <w:rFonts w:cs="Arial"/>
              <w:bCs w:val="0"/>
              <w:lang w:val="es-PE"/>
            </w:rPr>
            <w:instrText xml:space="preserve"> TOC \o "1-3" \h \z \u </w:instrText>
          </w:r>
          <w:r w:rsidRPr="00F23171">
            <w:rPr>
              <w:rFonts w:cs="Arial"/>
              <w:bCs w:val="0"/>
              <w:lang w:val="es-PE"/>
            </w:rPr>
            <w:fldChar w:fldCharType="separate"/>
          </w:r>
          <w:hyperlink w:anchor="_Toc84054226" w:history="1">
            <w:r w:rsidR="003C4F28" w:rsidRPr="00691738">
              <w:rPr>
                <w:rStyle w:val="Hipervnculo"/>
                <w:rFonts w:cs="Arial"/>
              </w:rPr>
              <w:t>1.</w:t>
            </w:r>
            <w:r w:rsidR="003C4F28">
              <w:rPr>
                <w:rFonts w:asciiTheme="minorHAnsi" w:eastAsiaTheme="minorEastAsia" w:hAnsiTheme="minorHAnsi" w:cstheme="minorBidi"/>
                <w:bCs w:val="0"/>
                <w:lang w:val="es-PE" w:eastAsia="es-PE"/>
              </w:rPr>
              <w:tab/>
            </w:r>
            <w:r w:rsidR="003C4F28" w:rsidRPr="00691738">
              <w:rPr>
                <w:rStyle w:val="Hipervnculo"/>
                <w:rFonts w:cs="Arial"/>
              </w:rPr>
              <w:t>PROBLEMA DE INVESTIGACIÓN</w:t>
            </w:r>
            <w:r w:rsidR="003C4F28">
              <w:rPr>
                <w:webHidden/>
              </w:rPr>
              <w:tab/>
            </w:r>
            <w:r w:rsidR="003C4F28">
              <w:rPr>
                <w:webHidden/>
              </w:rPr>
              <w:fldChar w:fldCharType="begin"/>
            </w:r>
            <w:r w:rsidR="003C4F28">
              <w:rPr>
                <w:webHidden/>
              </w:rPr>
              <w:instrText xml:space="preserve"> PAGEREF _Toc84054226 \h </w:instrText>
            </w:r>
            <w:r w:rsidR="003C4F28">
              <w:rPr>
                <w:webHidden/>
              </w:rPr>
            </w:r>
            <w:r w:rsidR="003C4F28">
              <w:rPr>
                <w:webHidden/>
              </w:rPr>
              <w:fldChar w:fldCharType="separate"/>
            </w:r>
            <w:r w:rsidR="004B178C">
              <w:rPr>
                <w:webHidden/>
              </w:rPr>
              <w:t>3</w:t>
            </w:r>
            <w:r w:rsidR="003C4F28">
              <w:rPr>
                <w:webHidden/>
              </w:rPr>
              <w:fldChar w:fldCharType="end"/>
            </w:r>
          </w:hyperlink>
        </w:p>
        <w:p w14:paraId="4877DF4C" w14:textId="4ECE15B5" w:rsidR="003C4F28" w:rsidRDefault="00E63915">
          <w:pPr>
            <w:pStyle w:val="TDC1"/>
            <w:rPr>
              <w:rFonts w:asciiTheme="minorHAnsi" w:eastAsiaTheme="minorEastAsia" w:hAnsiTheme="minorHAnsi" w:cstheme="minorBidi"/>
              <w:bCs w:val="0"/>
              <w:lang w:val="es-PE" w:eastAsia="es-PE"/>
            </w:rPr>
          </w:pPr>
          <w:hyperlink w:anchor="_Toc84054227" w:history="1">
            <w:r w:rsidR="003C4F28" w:rsidRPr="00691738">
              <w:rPr>
                <w:rStyle w:val="Hipervnculo"/>
                <w:rFonts w:cs="Arial"/>
              </w:rPr>
              <w:t>2.</w:t>
            </w:r>
            <w:r w:rsidR="003C4F28">
              <w:rPr>
                <w:rFonts w:asciiTheme="minorHAnsi" w:eastAsiaTheme="minorEastAsia" w:hAnsiTheme="minorHAnsi" w:cstheme="minorBidi"/>
                <w:bCs w:val="0"/>
                <w:lang w:val="es-PE" w:eastAsia="es-PE"/>
              </w:rPr>
              <w:tab/>
            </w:r>
            <w:r w:rsidR="003C4F28" w:rsidRPr="00691738">
              <w:rPr>
                <w:rStyle w:val="Hipervnculo"/>
                <w:rFonts w:cs="Arial"/>
              </w:rPr>
              <w:t>OBJETIVO GENERAL Y ESPECÍFICOS</w:t>
            </w:r>
            <w:r w:rsidR="003C4F28">
              <w:rPr>
                <w:webHidden/>
              </w:rPr>
              <w:tab/>
            </w:r>
            <w:r w:rsidR="003C4F28">
              <w:rPr>
                <w:webHidden/>
              </w:rPr>
              <w:fldChar w:fldCharType="begin"/>
            </w:r>
            <w:r w:rsidR="003C4F28">
              <w:rPr>
                <w:webHidden/>
              </w:rPr>
              <w:instrText xml:space="preserve"> PAGEREF _Toc84054227 \h </w:instrText>
            </w:r>
            <w:r w:rsidR="003C4F28">
              <w:rPr>
                <w:webHidden/>
              </w:rPr>
            </w:r>
            <w:r w:rsidR="003C4F28">
              <w:rPr>
                <w:webHidden/>
              </w:rPr>
              <w:fldChar w:fldCharType="separate"/>
            </w:r>
            <w:r w:rsidR="004B178C">
              <w:rPr>
                <w:webHidden/>
              </w:rPr>
              <w:t>3</w:t>
            </w:r>
            <w:r w:rsidR="003C4F28">
              <w:rPr>
                <w:webHidden/>
              </w:rPr>
              <w:fldChar w:fldCharType="end"/>
            </w:r>
          </w:hyperlink>
        </w:p>
        <w:p w14:paraId="39BE374F" w14:textId="1A38F083" w:rsidR="003C4F28" w:rsidRDefault="00E63915">
          <w:pPr>
            <w:pStyle w:val="TDC1"/>
            <w:rPr>
              <w:rFonts w:asciiTheme="minorHAnsi" w:eastAsiaTheme="minorEastAsia" w:hAnsiTheme="minorHAnsi" w:cstheme="minorBidi"/>
              <w:bCs w:val="0"/>
              <w:lang w:val="es-PE" w:eastAsia="es-PE"/>
            </w:rPr>
          </w:pPr>
          <w:hyperlink w:anchor="_Toc84054228" w:history="1">
            <w:r w:rsidR="003C4F28" w:rsidRPr="00691738">
              <w:rPr>
                <w:rStyle w:val="Hipervnculo"/>
                <w:rFonts w:cs="Arial"/>
                <w:b/>
              </w:rPr>
              <w:t>3.</w:t>
            </w:r>
            <w:r w:rsidR="003C4F28">
              <w:rPr>
                <w:rFonts w:asciiTheme="minorHAnsi" w:eastAsiaTheme="minorEastAsia" w:hAnsiTheme="minorHAnsi" w:cstheme="minorBidi"/>
                <w:bCs w:val="0"/>
                <w:lang w:val="es-PE" w:eastAsia="es-PE"/>
              </w:rPr>
              <w:tab/>
            </w:r>
            <w:r w:rsidR="003C4F28" w:rsidRPr="006F30CC">
              <w:rPr>
                <w:rStyle w:val="Hipervnculo"/>
                <w:rFonts w:cs="Arial"/>
                <w:bCs w:val="0"/>
              </w:rPr>
              <w:t>JUSTIFICACIÓN</w:t>
            </w:r>
            <w:r w:rsidR="003C4F28">
              <w:rPr>
                <w:webHidden/>
              </w:rPr>
              <w:tab/>
            </w:r>
            <w:r w:rsidR="003C4F28">
              <w:rPr>
                <w:webHidden/>
              </w:rPr>
              <w:fldChar w:fldCharType="begin"/>
            </w:r>
            <w:r w:rsidR="003C4F28">
              <w:rPr>
                <w:webHidden/>
              </w:rPr>
              <w:instrText xml:space="preserve"> PAGEREF _Toc84054228 \h </w:instrText>
            </w:r>
            <w:r w:rsidR="003C4F28">
              <w:rPr>
                <w:webHidden/>
              </w:rPr>
            </w:r>
            <w:r w:rsidR="003C4F28">
              <w:rPr>
                <w:webHidden/>
              </w:rPr>
              <w:fldChar w:fldCharType="separate"/>
            </w:r>
            <w:r w:rsidR="004B178C">
              <w:rPr>
                <w:webHidden/>
              </w:rPr>
              <w:t>3</w:t>
            </w:r>
            <w:r w:rsidR="003C4F28">
              <w:rPr>
                <w:webHidden/>
              </w:rPr>
              <w:fldChar w:fldCharType="end"/>
            </w:r>
          </w:hyperlink>
        </w:p>
        <w:p w14:paraId="515C9D3A" w14:textId="72BDE9EE" w:rsidR="003C4F28" w:rsidRDefault="00E63915">
          <w:pPr>
            <w:pStyle w:val="TDC1"/>
            <w:rPr>
              <w:rFonts w:asciiTheme="minorHAnsi" w:eastAsiaTheme="minorEastAsia" w:hAnsiTheme="minorHAnsi" w:cstheme="minorBidi"/>
              <w:bCs w:val="0"/>
              <w:lang w:val="es-PE" w:eastAsia="es-PE"/>
            </w:rPr>
          </w:pPr>
          <w:hyperlink w:anchor="_Toc84054229" w:history="1">
            <w:r w:rsidR="003C4F28" w:rsidRPr="00691738">
              <w:rPr>
                <w:rStyle w:val="Hipervnculo"/>
                <w:rFonts w:cs="Arial"/>
              </w:rPr>
              <w:t>4.</w:t>
            </w:r>
            <w:r w:rsidR="003C4F28">
              <w:rPr>
                <w:rFonts w:asciiTheme="minorHAnsi" w:eastAsiaTheme="minorEastAsia" w:hAnsiTheme="minorHAnsi" w:cstheme="minorBidi"/>
                <w:bCs w:val="0"/>
                <w:lang w:val="es-PE" w:eastAsia="es-PE"/>
              </w:rPr>
              <w:tab/>
            </w:r>
            <w:r w:rsidR="003C4F28" w:rsidRPr="00691738">
              <w:rPr>
                <w:rStyle w:val="Hipervnculo"/>
                <w:rFonts w:cs="Arial"/>
              </w:rPr>
              <w:t>REVISIÓN DE LA LITERATURA ACTUAL O ESTADO DEL ARTE</w:t>
            </w:r>
            <w:r w:rsidR="003C4F28">
              <w:rPr>
                <w:webHidden/>
              </w:rPr>
              <w:tab/>
            </w:r>
            <w:r w:rsidR="003C4F28">
              <w:rPr>
                <w:webHidden/>
              </w:rPr>
              <w:fldChar w:fldCharType="begin"/>
            </w:r>
            <w:r w:rsidR="003C4F28">
              <w:rPr>
                <w:webHidden/>
              </w:rPr>
              <w:instrText xml:space="preserve"> PAGEREF _Toc84054229 \h </w:instrText>
            </w:r>
            <w:r w:rsidR="003C4F28">
              <w:rPr>
                <w:webHidden/>
              </w:rPr>
            </w:r>
            <w:r w:rsidR="003C4F28">
              <w:rPr>
                <w:webHidden/>
              </w:rPr>
              <w:fldChar w:fldCharType="separate"/>
            </w:r>
            <w:r w:rsidR="004B178C">
              <w:rPr>
                <w:webHidden/>
              </w:rPr>
              <w:t>3</w:t>
            </w:r>
            <w:r w:rsidR="003C4F28">
              <w:rPr>
                <w:webHidden/>
              </w:rPr>
              <w:fldChar w:fldCharType="end"/>
            </w:r>
          </w:hyperlink>
        </w:p>
        <w:p w14:paraId="69089781" w14:textId="57A704B6" w:rsidR="003C4F28" w:rsidRDefault="00E63915">
          <w:pPr>
            <w:pStyle w:val="TDC1"/>
            <w:rPr>
              <w:rFonts w:asciiTheme="minorHAnsi" w:eastAsiaTheme="minorEastAsia" w:hAnsiTheme="minorHAnsi" w:cstheme="minorBidi"/>
              <w:bCs w:val="0"/>
              <w:lang w:val="es-PE" w:eastAsia="es-PE"/>
            </w:rPr>
          </w:pPr>
          <w:hyperlink w:anchor="_Toc84054230" w:history="1">
            <w:r w:rsidR="003C4F28" w:rsidRPr="00691738">
              <w:rPr>
                <w:rStyle w:val="Hipervnculo"/>
                <w:rFonts w:cs="Arial"/>
              </w:rPr>
              <w:t>5.</w:t>
            </w:r>
            <w:r w:rsidR="003C4F28">
              <w:rPr>
                <w:rFonts w:asciiTheme="minorHAnsi" w:eastAsiaTheme="minorEastAsia" w:hAnsiTheme="minorHAnsi" w:cstheme="minorBidi"/>
                <w:bCs w:val="0"/>
                <w:lang w:val="es-PE" w:eastAsia="es-PE"/>
              </w:rPr>
              <w:tab/>
            </w:r>
            <w:r w:rsidR="003C4F28" w:rsidRPr="00691738">
              <w:rPr>
                <w:rStyle w:val="Hipervnculo"/>
                <w:rFonts w:cs="Arial"/>
              </w:rPr>
              <w:t>MARCO TEÓRICO</w:t>
            </w:r>
            <w:r w:rsidR="003C4F28">
              <w:rPr>
                <w:webHidden/>
              </w:rPr>
              <w:tab/>
            </w:r>
            <w:r w:rsidR="003C4F28">
              <w:rPr>
                <w:webHidden/>
              </w:rPr>
              <w:fldChar w:fldCharType="begin"/>
            </w:r>
            <w:r w:rsidR="003C4F28">
              <w:rPr>
                <w:webHidden/>
              </w:rPr>
              <w:instrText xml:space="preserve"> PAGEREF _Toc84054230 \h </w:instrText>
            </w:r>
            <w:r w:rsidR="003C4F28">
              <w:rPr>
                <w:webHidden/>
              </w:rPr>
            </w:r>
            <w:r w:rsidR="003C4F28">
              <w:rPr>
                <w:webHidden/>
              </w:rPr>
              <w:fldChar w:fldCharType="separate"/>
            </w:r>
            <w:r w:rsidR="004B178C">
              <w:rPr>
                <w:webHidden/>
              </w:rPr>
              <w:t>6</w:t>
            </w:r>
            <w:r w:rsidR="003C4F28">
              <w:rPr>
                <w:webHidden/>
              </w:rPr>
              <w:fldChar w:fldCharType="end"/>
            </w:r>
          </w:hyperlink>
        </w:p>
        <w:p w14:paraId="09A91D1D" w14:textId="0B57D9F4" w:rsidR="003C4F28" w:rsidRDefault="00E63915">
          <w:pPr>
            <w:pStyle w:val="TDC1"/>
            <w:rPr>
              <w:rFonts w:asciiTheme="minorHAnsi" w:eastAsiaTheme="minorEastAsia" w:hAnsiTheme="minorHAnsi" w:cstheme="minorBidi"/>
              <w:bCs w:val="0"/>
              <w:lang w:val="es-PE" w:eastAsia="es-PE"/>
            </w:rPr>
          </w:pPr>
          <w:hyperlink w:anchor="_Toc84054231" w:history="1">
            <w:r w:rsidR="003C4F28" w:rsidRPr="00691738">
              <w:rPr>
                <w:rStyle w:val="Hipervnculo"/>
                <w:rFonts w:cs="Arial"/>
              </w:rPr>
              <w:t>6.</w:t>
            </w:r>
            <w:r w:rsidR="003C4F28">
              <w:rPr>
                <w:rFonts w:asciiTheme="minorHAnsi" w:eastAsiaTheme="minorEastAsia" w:hAnsiTheme="minorHAnsi" w:cstheme="minorBidi"/>
                <w:bCs w:val="0"/>
                <w:lang w:val="es-PE" w:eastAsia="es-PE"/>
              </w:rPr>
              <w:tab/>
            </w:r>
            <w:r w:rsidR="003C4F28" w:rsidRPr="00691738">
              <w:rPr>
                <w:rStyle w:val="Hipervnculo"/>
                <w:rFonts w:cs="Arial"/>
              </w:rPr>
              <w:t>HIPÓTESIS</w:t>
            </w:r>
            <w:r w:rsidR="003C4F28">
              <w:rPr>
                <w:webHidden/>
              </w:rPr>
              <w:tab/>
            </w:r>
            <w:r w:rsidR="003C4F28">
              <w:rPr>
                <w:webHidden/>
              </w:rPr>
              <w:fldChar w:fldCharType="begin"/>
            </w:r>
            <w:r w:rsidR="003C4F28">
              <w:rPr>
                <w:webHidden/>
              </w:rPr>
              <w:instrText xml:space="preserve"> PAGEREF _Toc84054231 \h </w:instrText>
            </w:r>
            <w:r w:rsidR="003C4F28">
              <w:rPr>
                <w:webHidden/>
              </w:rPr>
            </w:r>
            <w:r w:rsidR="003C4F28">
              <w:rPr>
                <w:webHidden/>
              </w:rPr>
              <w:fldChar w:fldCharType="separate"/>
            </w:r>
            <w:r w:rsidR="004B178C">
              <w:rPr>
                <w:webHidden/>
              </w:rPr>
              <w:t>9</w:t>
            </w:r>
            <w:r w:rsidR="003C4F28">
              <w:rPr>
                <w:webHidden/>
              </w:rPr>
              <w:fldChar w:fldCharType="end"/>
            </w:r>
          </w:hyperlink>
        </w:p>
        <w:p w14:paraId="37CE8E91" w14:textId="75E72972" w:rsidR="003C4F28" w:rsidRDefault="00E63915">
          <w:pPr>
            <w:pStyle w:val="TDC1"/>
            <w:rPr>
              <w:rFonts w:asciiTheme="minorHAnsi" w:eastAsiaTheme="minorEastAsia" w:hAnsiTheme="minorHAnsi" w:cstheme="minorBidi"/>
              <w:bCs w:val="0"/>
              <w:lang w:val="es-PE" w:eastAsia="es-PE"/>
            </w:rPr>
          </w:pPr>
          <w:hyperlink w:anchor="_Toc84054232" w:history="1">
            <w:r w:rsidR="003C4F28" w:rsidRPr="00691738">
              <w:rPr>
                <w:rStyle w:val="Hipervnculo"/>
                <w:rFonts w:cs="Arial"/>
              </w:rPr>
              <w:t>7.</w:t>
            </w:r>
            <w:r w:rsidR="003C4F28">
              <w:rPr>
                <w:rFonts w:asciiTheme="minorHAnsi" w:eastAsiaTheme="minorEastAsia" w:hAnsiTheme="minorHAnsi" w:cstheme="minorBidi"/>
                <w:bCs w:val="0"/>
                <w:lang w:val="es-PE" w:eastAsia="es-PE"/>
              </w:rPr>
              <w:tab/>
            </w:r>
            <w:r w:rsidR="003C4F28" w:rsidRPr="00691738">
              <w:rPr>
                <w:rStyle w:val="Hipervnculo"/>
                <w:rFonts w:cs="Arial"/>
              </w:rPr>
              <w:t>METODOLOGÍA</w:t>
            </w:r>
            <w:r w:rsidR="003C4F28">
              <w:rPr>
                <w:webHidden/>
              </w:rPr>
              <w:tab/>
            </w:r>
            <w:r w:rsidR="003C4F28">
              <w:rPr>
                <w:webHidden/>
              </w:rPr>
              <w:fldChar w:fldCharType="begin"/>
            </w:r>
            <w:r w:rsidR="003C4F28">
              <w:rPr>
                <w:webHidden/>
              </w:rPr>
              <w:instrText xml:space="preserve"> PAGEREF _Toc84054232 \h </w:instrText>
            </w:r>
            <w:r w:rsidR="003C4F28">
              <w:rPr>
                <w:webHidden/>
              </w:rPr>
            </w:r>
            <w:r w:rsidR="003C4F28">
              <w:rPr>
                <w:webHidden/>
              </w:rPr>
              <w:fldChar w:fldCharType="separate"/>
            </w:r>
            <w:r w:rsidR="004B178C">
              <w:rPr>
                <w:webHidden/>
              </w:rPr>
              <w:t>9</w:t>
            </w:r>
            <w:r w:rsidR="003C4F28">
              <w:rPr>
                <w:webHidden/>
              </w:rPr>
              <w:fldChar w:fldCharType="end"/>
            </w:r>
          </w:hyperlink>
        </w:p>
        <w:p w14:paraId="0A4030E3" w14:textId="402AC32E" w:rsidR="003C4F28" w:rsidRDefault="00E63915">
          <w:pPr>
            <w:pStyle w:val="TDC1"/>
            <w:rPr>
              <w:rFonts w:asciiTheme="minorHAnsi" w:eastAsiaTheme="minorEastAsia" w:hAnsiTheme="minorHAnsi" w:cstheme="minorBidi"/>
              <w:bCs w:val="0"/>
              <w:lang w:val="es-PE" w:eastAsia="es-PE"/>
            </w:rPr>
          </w:pPr>
          <w:hyperlink w:anchor="_Toc84054233" w:history="1">
            <w:r w:rsidR="003C4F28" w:rsidRPr="00691738">
              <w:rPr>
                <w:rStyle w:val="Hipervnculo"/>
                <w:rFonts w:cs="Arial"/>
              </w:rPr>
              <w:t>8.</w:t>
            </w:r>
            <w:r w:rsidR="003C4F28">
              <w:rPr>
                <w:rFonts w:asciiTheme="minorHAnsi" w:eastAsiaTheme="minorEastAsia" w:hAnsiTheme="minorHAnsi" w:cstheme="minorBidi"/>
                <w:bCs w:val="0"/>
                <w:lang w:val="es-PE" w:eastAsia="es-PE"/>
              </w:rPr>
              <w:tab/>
            </w:r>
            <w:r w:rsidR="003C4F28" w:rsidRPr="00691738">
              <w:rPr>
                <w:rStyle w:val="Hipervnculo"/>
                <w:rFonts w:cs="Arial"/>
              </w:rPr>
              <w:t>CRONOGRAMA DE TRABAJO</w:t>
            </w:r>
            <w:r w:rsidR="003C4F28">
              <w:rPr>
                <w:webHidden/>
              </w:rPr>
              <w:tab/>
            </w:r>
            <w:r w:rsidR="003C4F28">
              <w:rPr>
                <w:webHidden/>
              </w:rPr>
              <w:fldChar w:fldCharType="begin"/>
            </w:r>
            <w:r w:rsidR="003C4F28">
              <w:rPr>
                <w:webHidden/>
              </w:rPr>
              <w:instrText xml:space="preserve"> PAGEREF _Toc84054233 \h </w:instrText>
            </w:r>
            <w:r w:rsidR="003C4F28">
              <w:rPr>
                <w:webHidden/>
              </w:rPr>
            </w:r>
            <w:r w:rsidR="003C4F28">
              <w:rPr>
                <w:webHidden/>
              </w:rPr>
              <w:fldChar w:fldCharType="separate"/>
            </w:r>
            <w:r w:rsidR="004B178C">
              <w:rPr>
                <w:webHidden/>
              </w:rPr>
              <w:t>9</w:t>
            </w:r>
            <w:r w:rsidR="003C4F28">
              <w:rPr>
                <w:webHidden/>
              </w:rPr>
              <w:fldChar w:fldCharType="end"/>
            </w:r>
          </w:hyperlink>
        </w:p>
        <w:p w14:paraId="5BA030A2" w14:textId="4D90D07A" w:rsidR="003C4F28" w:rsidRDefault="00E63915">
          <w:pPr>
            <w:pStyle w:val="TDC1"/>
            <w:rPr>
              <w:rFonts w:asciiTheme="minorHAnsi" w:eastAsiaTheme="minorEastAsia" w:hAnsiTheme="minorHAnsi" w:cstheme="minorBidi"/>
              <w:bCs w:val="0"/>
              <w:lang w:val="es-PE" w:eastAsia="es-PE"/>
            </w:rPr>
          </w:pPr>
          <w:hyperlink w:anchor="_Toc84054234" w:history="1">
            <w:r w:rsidR="003C4F28" w:rsidRPr="00691738">
              <w:rPr>
                <w:rStyle w:val="Hipervnculo"/>
                <w:rFonts w:cs="Arial"/>
              </w:rPr>
              <w:t>9.</w:t>
            </w:r>
            <w:r w:rsidR="003C4F28">
              <w:rPr>
                <w:rFonts w:asciiTheme="minorHAnsi" w:eastAsiaTheme="minorEastAsia" w:hAnsiTheme="minorHAnsi" w:cstheme="minorBidi"/>
                <w:bCs w:val="0"/>
                <w:lang w:val="es-PE" w:eastAsia="es-PE"/>
              </w:rPr>
              <w:tab/>
            </w:r>
            <w:r w:rsidR="003C4F28" w:rsidRPr="00691738">
              <w:rPr>
                <w:rStyle w:val="Hipervnculo"/>
                <w:rFonts w:cs="Arial"/>
              </w:rPr>
              <w:t>PRESUPUESTO</w:t>
            </w:r>
            <w:r w:rsidR="003C4F28">
              <w:rPr>
                <w:webHidden/>
              </w:rPr>
              <w:tab/>
            </w:r>
            <w:r w:rsidR="003C4F28">
              <w:rPr>
                <w:webHidden/>
              </w:rPr>
              <w:fldChar w:fldCharType="begin"/>
            </w:r>
            <w:r w:rsidR="003C4F28">
              <w:rPr>
                <w:webHidden/>
              </w:rPr>
              <w:instrText xml:space="preserve"> PAGEREF _Toc84054234 \h </w:instrText>
            </w:r>
            <w:r w:rsidR="003C4F28">
              <w:rPr>
                <w:webHidden/>
              </w:rPr>
            </w:r>
            <w:r w:rsidR="003C4F28">
              <w:rPr>
                <w:webHidden/>
              </w:rPr>
              <w:fldChar w:fldCharType="separate"/>
            </w:r>
            <w:r w:rsidR="004B178C">
              <w:rPr>
                <w:webHidden/>
              </w:rPr>
              <w:t>9</w:t>
            </w:r>
            <w:r w:rsidR="003C4F28">
              <w:rPr>
                <w:webHidden/>
              </w:rPr>
              <w:fldChar w:fldCharType="end"/>
            </w:r>
          </w:hyperlink>
        </w:p>
        <w:p w14:paraId="2B768B39" w14:textId="1322128C" w:rsidR="003C4F28" w:rsidRDefault="00E63915">
          <w:pPr>
            <w:pStyle w:val="TDC1"/>
            <w:rPr>
              <w:rFonts w:asciiTheme="minorHAnsi" w:eastAsiaTheme="minorEastAsia" w:hAnsiTheme="minorHAnsi" w:cstheme="minorBidi"/>
              <w:bCs w:val="0"/>
              <w:lang w:val="es-PE" w:eastAsia="es-PE"/>
            </w:rPr>
          </w:pPr>
          <w:hyperlink w:anchor="_Toc84054235" w:history="1">
            <w:r w:rsidR="003C4F28" w:rsidRPr="00691738">
              <w:rPr>
                <w:rStyle w:val="Hipervnculo"/>
                <w:rFonts w:cs="Arial"/>
              </w:rPr>
              <w:t>10.</w:t>
            </w:r>
            <w:r w:rsidR="003C4F28">
              <w:rPr>
                <w:rFonts w:asciiTheme="minorHAnsi" w:eastAsiaTheme="minorEastAsia" w:hAnsiTheme="minorHAnsi" w:cstheme="minorBidi"/>
                <w:bCs w:val="0"/>
                <w:lang w:val="es-PE" w:eastAsia="es-PE"/>
              </w:rPr>
              <w:tab/>
            </w:r>
            <w:r w:rsidR="003C4F28" w:rsidRPr="00691738">
              <w:rPr>
                <w:rStyle w:val="Hipervnculo"/>
                <w:rFonts w:cs="Arial"/>
              </w:rPr>
              <w:t>BIBLIOGRAFÍA</w:t>
            </w:r>
            <w:r w:rsidR="003C4F28">
              <w:rPr>
                <w:webHidden/>
              </w:rPr>
              <w:tab/>
            </w:r>
            <w:r w:rsidR="003C4F28">
              <w:rPr>
                <w:webHidden/>
              </w:rPr>
              <w:fldChar w:fldCharType="begin"/>
            </w:r>
            <w:r w:rsidR="003C4F28">
              <w:rPr>
                <w:webHidden/>
              </w:rPr>
              <w:instrText xml:space="preserve"> PAGEREF _Toc84054235 \h </w:instrText>
            </w:r>
            <w:r w:rsidR="003C4F28">
              <w:rPr>
                <w:webHidden/>
              </w:rPr>
            </w:r>
            <w:r w:rsidR="003C4F28">
              <w:rPr>
                <w:webHidden/>
              </w:rPr>
              <w:fldChar w:fldCharType="separate"/>
            </w:r>
            <w:r w:rsidR="004B178C">
              <w:rPr>
                <w:webHidden/>
              </w:rPr>
              <w:t>9</w:t>
            </w:r>
            <w:r w:rsidR="003C4F28">
              <w:rPr>
                <w:webHidden/>
              </w:rPr>
              <w:fldChar w:fldCharType="end"/>
            </w:r>
          </w:hyperlink>
        </w:p>
        <w:p w14:paraId="7DC7D169" w14:textId="10BE3238" w:rsidR="003C4F28" w:rsidRDefault="00E63915">
          <w:pPr>
            <w:pStyle w:val="TDC1"/>
            <w:rPr>
              <w:rFonts w:asciiTheme="minorHAnsi" w:eastAsiaTheme="minorEastAsia" w:hAnsiTheme="minorHAnsi" w:cstheme="minorBidi"/>
              <w:bCs w:val="0"/>
              <w:lang w:val="es-PE" w:eastAsia="es-PE"/>
            </w:rPr>
          </w:pPr>
          <w:hyperlink w:anchor="_Toc84054236" w:history="1">
            <w:r w:rsidR="003C4F28" w:rsidRPr="00691738">
              <w:rPr>
                <w:rStyle w:val="Hipervnculo"/>
                <w:rFonts w:cs="Arial"/>
              </w:rPr>
              <w:t>11.</w:t>
            </w:r>
            <w:r w:rsidR="003C4F28">
              <w:rPr>
                <w:rFonts w:asciiTheme="minorHAnsi" w:eastAsiaTheme="minorEastAsia" w:hAnsiTheme="minorHAnsi" w:cstheme="minorBidi"/>
                <w:bCs w:val="0"/>
                <w:lang w:val="es-PE" w:eastAsia="es-PE"/>
              </w:rPr>
              <w:tab/>
            </w:r>
            <w:r w:rsidR="003C4F28" w:rsidRPr="00691738">
              <w:rPr>
                <w:rStyle w:val="Hipervnculo"/>
                <w:rFonts w:cs="Arial"/>
              </w:rPr>
              <w:t>ANEXOS</w:t>
            </w:r>
            <w:r w:rsidR="003C4F28">
              <w:rPr>
                <w:webHidden/>
              </w:rPr>
              <w:tab/>
            </w:r>
            <w:r w:rsidR="003C4F28">
              <w:rPr>
                <w:webHidden/>
              </w:rPr>
              <w:fldChar w:fldCharType="begin"/>
            </w:r>
            <w:r w:rsidR="003C4F28">
              <w:rPr>
                <w:webHidden/>
              </w:rPr>
              <w:instrText xml:space="preserve"> PAGEREF _Toc84054236 \h </w:instrText>
            </w:r>
            <w:r w:rsidR="003C4F28">
              <w:rPr>
                <w:webHidden/>
              </w:rPr>
            </w:r>
            <w:r w:rsidR="003C4F28">
              <w:rPr>
                <w:webHidden/>
              </w:rPr>
              <w:fldChar w:fldCharType="separate"/>
            </w:r>
            <w:r w:rsidR="004B178C">
              <w:rPr>
                <w:webHidden/>
              </w:rPr>
              <w:t>11</w:t>
            </w:r>
            <w:r w:rsidR="003C4F28">
              <w:rPr>
                <w:webHidden/>
              </w:rPr>
              <w:fldChar w:fldCharType="end"/>
            </w:r>
          </w:hyperlink>
        </w:p>
        <w:p w14:paraId="5F25EBFA" w14:textId="75B9A2D3" w:rsidR="00396D12" w:rsidRPr="00F23171" w:rsidRDefault="00396D12" w:rsidP="00437FF1">
          <w:pPr>
            <w:jc w:val="left"/>
            <w:rPr>
              <w:rFonts w:cs="Arial"/>
            </w:rPr>
          </w:pPr>
          <w:r w:rsidRPr="00F23171">
            <w:rPr>
              <w:rFonts w:cs="Arial"/>
            </w:rPr>
            <w:fldChar w:fldCharType="end"/>
          </w:r>
        </w:p>
      </w:sdtContent>
    </w:sdt>
    <w:p w14:paraId="4CDABB46" w14:textId="77777777" w:rsidR="002D2295" w:rsidRPr="00F23171" w:rsidRDefault="002D2295" w:rsidP="00437FF1">
      <w:pPr>
        <w:jc w:val="left"/>
        <w:rPr>
          <w:rFonts w:cs="Arial"/>
          <w:b/>
          <w:u w:val="single"/>
        </w:rPr>
      </w:pPr>
    </w:p>
    <w:p w14:paraId="7E4F4404" w14:textId="77777777" w:rsidR="00396D12" w:rsidRPr="00F23171" w:rsidRDefault="00396D12" w:rsidP="00437FF1">
      <w:pPr>
        <w:spacing w:after="160" w:line="259" w:lineRule="auto"/>
        <w:jc w:val="left"/>
        <w:rPr>
          <w:rFonts w:eastAsiaTheme="majorEastAsia" w:cs="Arial"/>
          <w:b/>
          <w:u w:val="single"/>
        </w:rPr>
      </w:pPr>
      <w:r w:rsidRPr="00F23171">
        <w:rPr>
          <w:rFonts w:cs="Arial"/>
        </w:rPr>
        <w:br w:type="page"/>
      </w:r>
    </w:p>
    <w:p w14:paraId="41F15A9E" w14:textId="4A1360FF" w:rsidR="00396D12" w:rsidRPr="00F23171" w:rsidRDefault="00396D12" w:rsidP="00614CB8">
      <w:pPr>
        <w:pStyle w:val="Ttulo1"/>
        <w:numPr>
          <w:ilvl w:val="0"/>
          <w:numId w:val="3"/>
        </w:numPr>
        <w:spacing w:line="360" w:lineRule="auto"/>
        <w:ind w:left="0" w:hanging="426"/>
        <w:jc w:val="left"/>
        <w:rPr>
          <w:rFonts w:cs="Arial"/>
          <w:szCs w:val="22"/>
        </w:rPr>
      </w:pPr>
      <w:bookmarkStart w:id="0" w:name="_Toc84054226"/>
      <w:r w:rsidRPr="00F23171">
        <w:rPr>
          <w:rFonts w:cs="Arial"/>
          <w:szCs w:val="22"/>
        </w:rPr>
        <w:lastRenderedPageBreak/>
        <w:t>PROBLEMA DE INVESTIGACIÓN</w:t>
      </w:r>
      <w:bookmarkEnd w:id="0"/>
    </w:p>
    <w:p w14:paraId="397510D5" w14:textId="6EE3E017" w:rsidR="002E4AB3" w:rsidRPr="00E06827" w:rsidRDefault="002E4AB3" w:rsidP="00CD7AD2">
      <w:pPr>
        <w:spacing w:line="360" w:lineRule="auto"/>
        <w:rPr>
          <w:rFonts w:cs="Arial"/>
          <w:b/>
          <w:bCs/>
        </w:rPr>
      </w:pPr>
      <w:r w:rsidRPr="002E4AB3">
        <w:rPr>
          <w:rFonts w:cs="Arial"/>
        </w:rPr>
        <w:t>En la actualidad, la cantidad de usuarios de redes sociales como Facebook, Tik Tok, Instagram y Twitter, crecen constantemente</w:t>
      </w:r>
      <w:r w:rsidR="00EF161E">
        <w:rPr>
          <w:rFonts w:cs="Arial"/>
        </w:rPr>
        <w:t xml:space="preserve"> y se han vuelto uno de los principales medios de difusión de noticias</w:t>
      </w:r>
      <w:r w:rsidRPr="002E4AB3">
        <w:rPr>
          <w:rFonts w:cs="Arial"/>
        </w:rPr>
        <w:t>. Asimismo,</w:t>
      </w:r>
      <w:r w:rsidR="00EF161E">
        <w:rPr>
          <w:rFonts w:cs="Arial"/>
        </w:rPr>
        <w:t xml:space="preserve"> esto trae como consecuencia</w:t>
      </w:r>
      <w:r w:rsidRPr="002E4AB3">
        <w:rPr>
          <w:rFonts w:cs="Arial"/>
        </w:rPr>
        <w:t xml:space="preserve"> en Latinoaméric</w:t>
      </w:r>
      <w:r w:rsidR="00EF161E">
        <w:rPr>
          <w:rFonts w:cs="Arial"/>
        </w:rPr>
        <w:t>a un evidente incremento en</w:t>
      </w:r>
      <w:r w:rsidRPr="002E4AB3">
        <w:rPr>
          <w:rFonts w:cs="Arial"/>
        </w:rPr>
        <w:t xml:space="preserve"> la propagación de noticias falsas a través de estas redes sociales con fines personales o políticos</w:t>
      </w:r>
      <w:r w:rsidR="00EF161E">
        <w:rPr>
          <w:rFonts w:cs="Arial"/>
        </w:rPr>
        <w:t>, esto causado porque las redes sociales no poseen un filtro contra estas noticias falsas y son un medio de difusión rápido y accesible lo que provoca un</w:t>
      </w:r>
      <w:r w:rsidRPr="002E4AB3">
        <w:rPr>
          <w:rFonts w:cs="Arial"/>
        </w:rPr>
        <w:t xml:space="preserve"> impac</w:t>
      </w:r>
      <w:r w:rsidR="00EF161E">
        <w:rPr>
          <w:rFonts w:cs="Arial"/>
        </w:rPr>
        <w:t>to</w:t>
      </w:r>
      <w:r w:rsidRPr="002E4AB3">
        <w:rPr>
          <w:rFonts w:cs="Arial"/>
        </w:rPr>
        <w:t xml:space="preserve"> </w:t>
      </w:r>
      <w:r w:rsidR="00EF161E">
        <w:rPr>
          <w:rFonts w:cs="Arial"/>
        </w:rPr>
        <w:t>negativo</w:t>
      </w:r>
      <w:r w:rsidRPr="002E4AB3">
        <w:rPr>
          <w:rFonts w:cs="Arial"/>
        </w:rPr>
        <w:t xml:space="preserve"> en la sociedad</w:t>
      </w:r>
      <w:r w:rsidR="00EF161E">
        <w:rPr>
          <w:rFonts w:cs="Arial"/>
        </w:rPr>
        <w:t xml:space="preserve"> principalmente generando desinformación y confusión en las personas lo cual puede derivar a violencia, acoso, agresiones, entre otros </w:t>
      </w:r>
      <w:r w:rsidRPr="002E4AB3">
        <w:rPr>
          <w:rFonts w:cs="Arial"/>
        </w:rPr>
        <w:t xml:space="preserve">(Zervopoulos et al. 2021). </w:t>
      </w:r>
      <w:r w:rsidRPr="00EF161E">
        <w:rPr>
          <w:rFonts w:cs="Arial"/>
        </w:rPr>
        <w:t>Sin embargo,</w:t>
      </w:r>
      <w:r w:rsidR="00EF161E">
        <w:rPr>
          <w:rFonts w:cs="Arial"/>
        </w:rPr>
        <w:t xml:space="preserve"> existen métodos he investigación destinados a la solución de este problema a través de métodos de machin learning para la detección de estas noticias, pero</w:t>
      </w:r>
      <w:r w:rsidRPr="00EF161E">
        <w:rPr>
          <w:rFonts w:cs="Arial"/>
        </w:rPr>
        <w:t xml:space="preserve"> la mayor parte de las investigaciones científicas relacionados a la detección de noticias falsas en redes sociales aplicación inteligencia artificial, se limitan exclusivamente al idioma inglés, evidenciando un reducido porcentaje de investigación a acerca de la detección de noticias falsas</w:t>
      </w:r>
      <w:r w:rsidR="00EF161E" w:rsidRPr="00EF161E">
        <w:rPr>
          <w:rFonts w:cs="Arial"/>
        </w:rPr>
        <w:t xml:space="preserve"> </w:t>
      </w:r>
      <w:r w:rsidRPr="00EF161E">
        <w:rPr>
          <w:rFonts w:cs="Arial"/>
        </w:rPr>
        <w:t xml:space="preserve">con fuente de datos en español (Abonizio et al., 2020). Por este motivo, en la siguiente investigación surge la siguiente pregunta: </w:t>
      </w:r>
      <w:r w:rsidR="00E06827" w:rsidRPr="00E06827">
        <w:rPr>
          <w:rFonts w:cs="Arial"/>
          <w:b/>
          <w:bCs/>
          <w:highlight w:val="yellow"/>
        </w:rPr>
        <w:t>¿</w:t>
      </w:r>
      <w:r w:rsidR="00E06827" w:rsidRPr="00E06827">
        <w:rPr>
          <w:b/>
          <w:bCs/>
          <w:highlight w:val="yellow"/>
        </w:rPr>
        <w:t>De qué manera se aplican los algoritmos de inteligencia artificial basados en Regresión Logística para la detección de noticias falsas en redes sociales?</w:t>
      </w:r>
    </w:p>
    <w:p w14:paraId="008D1CDE" w14:textId="3C53D491" w:rsidR="00396D12" w:rsidRPr="00F23171" w:rsidRDefault="00396D12" w:rsidP="00CD7AD2">
      <w:pPr>
        <w:pStyle w:val="Ttulo1"/>
        <w:numPr>
          <w:ilvl w:val="0"/>
          <w:numId w:val="3"/>
        </w:numPr>
        <w:spacing w:line="360" w:lineRule="auto"/>
        <w:ind w:left="0" w:hanging="426"/>
        <w:jc w:val="left"/>
        <w:rPr>
          <w:rFonts w:cs="Arial"/>
          <w:szCs w:val="22"/>
          <w:u w:val="none"/>
        </w:rPr>
      </w:pPr>
      <w:bookmarkStart w:id="1" w:name="_Toc84054227"/>
      <w:r w:rsidRPr="00F23171">
        <w:rPr>
          <w:rFonts w:cs="Arial"/>
          <w:szCs w:val="22"/>
        </w:rPr>
        <w:t>OBJETIVO GENERAL Y ESPECÍFICOS</w:t>
      </w:r>
      <w:bookmarkEnd w:id="1"/>
    </w:p>
    <w:p w14:paraId="409932F6" w14:textId="06D88A0C" w:rsidR="004E0877" w:rsidRDefault="004E0877" w:rsidP="00437FF1">
      <w:pPr>
        <w:pStyle w:val="Prrafodelista"/>
        <w:numPr>
          <w:ilvl w:val="1"/>
          <w:numId w:val="7"/>
        </w:numPr>
        <w:spacing w:line="360" w:lineRule="auto"/>
        <w:ind w:left="567" w:hanging="567"/>
        <w:rPr>
          <w:rStyle w:val="A3"/>
          <w:rFonts w:ascii="Arial" w:eastAsiaTheme="minorHAnsi" w:hAnsi="Arial" w:cs="Arial"/>
          <w:b/>
          <w:lang w:eastAsia="en-US"/>
        </w:rPr>
      </w:pPr>
      <w:r w:rsidRPr="00F23171">
        <w:rPr>
          <w:rStyle w:val="A3"/>
          <w:rFonts w:ascii="Arial" w:eastAsiaTheme="minorHAnsi" w:hAnsi="Arial" w:cs="Arial"/>
          <w:b/>
          <w:lang w:eastAsia="en-US"/>
        </w:rPr>
        <w:t>O</w:t>
      </w:r>
      <w:r w:rsidR="0053679C" w:rsidRPr="00F23171">
        <w:rPr>
          <w:rStyle w:val="A3"/>
          <w:rFonts w:ascii="Arial" w:eastAsiaTheme="minorHAnsi" w:hAnsi="Arial" w:cs="Arial"/>
          <w:b/>
          <w:lang w:eastAsia="en-US"/>
        </w:rPr>
        <w:t>bjetivo general</w:t>
      </w:r>
    </w:p>
    <w:p w14:paraId="26762850" w14:textId="40C87CA9" w:rsidR="00D51F46" w:rsidRDefault="007E35E8" w:rsidP="00D51F46">
      <w:pPr>
        <w:spacing w:line="360" w:lineRule="auto"/>
        <w:rPr>
          <w:rStyle w:val="A3"/>
          <w:rFonts w:cs="Arial"/>
          <w:bCs/>
          <w:color w:val="FF0000"/>
        </w:rPr>
      </w:pPr>
      <w:r w:rsidRPr="00700528">
        <w:rPr>
          <w:rStyle w:val="A3"/>
          <w:rFonts w:cs="Arial"/>
          <w:bCs/>
          <w:color w:val="FF0000"/>
        </w:rPr>
        <w:t xml:space="preserve">Determinar la aplicación de </w:t>
      </w:r>
      <w:r w:rsidR="00D51F46" w:rsidRPr="00700528">
        <w:rPr>
          <w:rStyle w:val="A3"/>
          <w:rFonts w:cs="Arial"/>
          <w:bCs/>
          <w:color w:val="FF0000"/>
        </w:rPr>
        <w:t>un algoritmo de inteligencia artificial que detecte las noticias falsas en las redes sociales en el idioma español</w:t>
      </w:r>
      <w:r w:rsidR="00F82589" w:rsidRPr="00700528">
        <w:rPr>
          <w:rStyle w:val="A3"/>
          <w:rFonts w:cs="Arial"/>
          <w:bCs/>
          <w:color w:val="FF0000"/>
        </w:rPr>
        <w:t xml:space="preserve">, basado </w:t>
      </w:r>
      <w:r w:rsidR="00861F7E" w:rsidRPr="00700528">
        <w:rPr>
          <w:rStyle w:val="A3"/>
          <w:rFonts w:cs="Arial"/>
          <w:bCs/>
          <w:color w:val="FF0000"/>
        </w:rPr>
        <w:t>en el porcentaje de precisión</w:t>
      </w:r>
      <w:r w:rsidR="00D51F46" w:rsidRPr="00700528">
        <w:rPr>
          <w:rStyle w:val="A3"/>
          <w:rFonts w:cs="Arial"/>
          <w:bCs/>
          <w:color w:val="FF0000"/>
        </w:rPr>
        <w:t>.</w:t>
      </w:r>
    </w:p>
    <w:p w14:paraId="09187B43" w14:textId="07DBCBF3" w:rsidR="00D51F46" w:rsidRDefault="00700528" w:rsidP="00D51F46">
      <w:pPr>
        <w:spacing w:line="360" w:lineRule="auto"/>
        <w:rPr>
          <w:rStyle w:val="A3"/>
          <w:rFonts w:cs="Arial"/>
          <w:bCs/>
          <w:color w:val="auto"/>
        </w:rPr>
      </w:pPr>
      <w:r w:rsidRPr="00700528">
        <w:rPr>
          <w:rStyle w:val="A3"/>
          <w:rFonts w:cs="Arial"/>
          <w:bCs/>
          <w:color w:val="auto"/>
        </w:rPr>
        <w:t>Determinar la aplicación de algoritmos de inteligencia artificial basados en Regresión Logística para la detección de noticias falsas en redes sociales.</w:t>
      </w:r>
    </w:p>
    <w:p w14:paraId="162BE79F" w14:textId="77777777" w:rsidR="00700528" w:rsidRPr="00700528" w:rsidRDefault="00700528" w:rsidP="00D51F46">
      <w:pPr>
        <w:spacing w:line="360" w:lineRule="auto"/>
        <w:rPr>
          <w:rStyle w:val="A3"/>
          <w:rFonts w:cs="Arial"/>
          <w:bCs/>
          <w:color w:val="auto"/>
        </w:rPr>
      </w:pPr>
    </w:p>
    <w:p w14:paraId="175F893C" w14:textId="531E9CE9" w:rsidR="004E0877" w:rsidRDefault="004E0877" w:rsidP="00437FF1">
      <w:pPr>
        <w:pStyle w:val="Prrafodelista"/>
        <w:numPr>
          <w:ilvl w:val="1"/>
          <w:numId w:val="7"/>
        </w:numPr>
        <w:spacing w:line="360" w:lineRule="auto"/>
        <w:ind w:left="567" w:hanging="567"/>
        <w:rPr>
          <w:rStyle w:val="A3"/>
          <w:rFonts w:ascii="Arial" w:eastAsiaTheme="minorHAnsi" w:hAnsi="Arial" w:cs="Arial"/>
          <w:b/>
          <w:lang w:eastAsia="en-US"/>
        </w:rPr>
      </w:pPr>
      <w:r w:rsidRPr="00F23171">
        <w:rPr>
          <w:rStyle w:val="A3"/>
          <w:rFonts w:ascii="Arial" w:eastAsiaTheme="minorHAnsi" w:hAnsi="Arial" w:cs="Arial"/>
          <w:b/>
          <w:lang w:eastAsia="en-US"/>
        </w:rPr>
        <w:t>O</w:t>
      </w:r>
      <w:r w:rsidR="0053679C" w:rsidRPr="00F23171">
        <w:rPr>
          <w:rStyle w:val="A3"/>
          <w:rFonts w:ascii="Arial" w:eastAsiaTheme="minorHAnsi" w:hAnsi="Arial" w:cs="Arial"/>
          <w:b/>
          <w:lang w:eastAsia="en-US"/>
        </w:rPr>
        <w:t xml:space="preserve">bjetivos específicos </w:t>
      </w:r>
    </w:p>
    <w:p w14:paraId="38901385" w14:textId="5EA0F05A" w:rsidR="0031586E" w:rsidRPr="0031586E" w:rsidRDefault="00D52C91" w:rsidP="0031586E">
      <w:pPr>
        <w:pStyle w:val="Prrafodelista"/>
        <w:numPr>
          <w:ilvl w:val="0"/>
          <w:numId w:val="11"/>
        </w:numPr>
        <w:spacing w:line="360" w:lineRule="auto"/>
        <w:rPr>
          <w:rStyle w:val="A3"/>
          <w:rFonts w:ascii="Arial" w:eastAsiaTheme="minorHAnsi" w:hAnsi="Arial" w:cs="Arial"/>
          <w:bCs/>
          <w:lang w:eastAsia="en-US"/>
        </w:rPr>
      </w:pPr>
      <w:r>
        <w:rPr>
          <w:rStyle w:val="A3"/>
          <w:rFonts w:ascii="Arial" w:eastAsiaTheme="minorHAnsi" w:hAnsi="Arial" w:cs="Arial"/>
          <w:bCs/>
          <w:lang w:eastAsia="en-US"/>
        </w:rPr>
        <w:t>Analizar la fuente de datos</w:t>
      </w:r>
      <w:r w:rsidR="00CA31AE">
        <w:rPr>
          <w:rStyle w:val="A3"/>
          <w:rFonts w:ascii="Arial" w:eastAsiaTheme="minorHAnsi" w:hAnsi="Arial" w:cs="Arial"/>
          <w:bCs/>
          <w:lang w:eastAsia="en-US"/>
        </w:rPr>
        <w:t xml:space="preserve"> en español</w:t>
      </w:r>
      <w:r>
        <w:rPr>
          <w:rStyle w:val="A3"/>
          <w:rFonts w:ascii="Arial" w:eastAsiaTheme="minorHAnsi" w:hAnsi="Arial" w:cs="Arial"/>
          <w:bCs/>
          <w:lang w:eastAsia="en-US"/>
        </w:rPr>
        <w:t>.</w:t>
      </w:r>
    </w:p>
    <w:p w14:paraId="6DE1258B" w14:textId="694F2C03" w:rsidR="00D52C91" w:rsidRDefault="00983EB1" w:rsidP="00D52C91">
      <w:pPr>
        <w:pStyle w:val="Prrafodelista"/>
        <w:numPr>
          <w:ilvl w:val="0"/>
          <w:numId w:val="11"/>
        </w:numPr>
        <w:spacing w:line="360" w:lineRule="auto"/>
        <w:rPr>
          <w:rStyle w:val="A3"/>
          <w:rFonts w:ascii="Arial" w:eastAsiaTheme="minorHAnsi" w:hAnsi="Arial" w:cs="Arial"/>
          <w:bCs/>
          <w:lang w:eastAsia="en-US"/>
        </w:rPr>
      </w:pPr>
      <w:r>
        <w:rPr>
          <w:rStyle w:val="A3"/>
          <w:rFonts w:ascii="Arial" w:eastAsiaTheme="minorHAnsi" w:hAnsi="Arial" w:cs="Arial"/>
          <w:bCs/>
          <w:lang w:eastAsia="en-US"/>
        </w:rPr>
        <w:t>Evaluar el porcentaje de efectividad del algoritmo de machine learning</w:t>
      </w:r>
    </w:p>
    <w:p w14:paraId="0E0BCB42" w14:textId="77777777" w:rsidR="00F26C7B" w:rsidRPr="00F23171" w:rsidRDefault="00F26C7B" w:rsidP="00437FF1">
      <w:pPr>
        <w:spacing w:line="360" w:lineRule="auto"/>
        <w:jc w:val="left"/>
        <w:rPr>
          <w:rStyle w:val="A3"/>
          <w:rFonts w:cs="Arial"/>
        </w:rPr>
      </w:pPr>
    </w:p>
    <w:p w14:paraId="577F8AE6" w14:textId="1A71DE27" w:rsidR="00695682" w:rsidRPr="00F23171" w:rsidRDefault="00396D12" w:rsidP="00437FF1">
      <w:pPr>
        <w:pStyle w:val="Prrafodelista"/>
        <w:numPr>
          <w:ilvl w:val="0"/>
          <w:numId w:val="3"/>
        </w:numPr>
        <w:spacing w:line="360" w:lineRule="auto"/>
        <w:ind w:left="0" w:hanging="425"/>
        <w:contextualSpacing w:val="0"/>
        <w:outlineLvl w:val="0"/>
        <w:rPr>
          <w:rFonts w:ascii="Arial" w:eastAsiaTheme="majorEastAsia" w:hAnsi="Arial" w:cs="Arial"/>
          <w:b/>
          <w:color w:val="767171" w:themeColor="background2" w:themeShade="80"/>
          <w:lang w:eastAsia="en-US"/>
        </w:rPr>
      </w:pPr>
      <w:bookmarkStart w:id="2" w:name="_Toc84054228"/>
      <w:r w:rsidRPr="00F23171">
        <w:rPr>
          <w:rFonts w:ascii="Arial" w:eastAsiaTheme="majorEastAsia" w:hAnsi="Arial" w:cs="Arial"/>
          <w:b/>
          <w:u w:val="single"/>
          <w:lang w:eastAsia="en-US"/>
        </w:rPr>
        <w:t>JUSTIFICACIÓN</w:t>
      </w:r>
      <w:bookmarkEnd w:id="2"/>
    </w:p>
    <w:p w14:paraId="5CF0F088" w14:textId="356F53CF" w:rsidR="002F4211" w:rsidRPr="002F4211" w:rsidRDefault="00396D12" w:rsidP="002F4211">
      <w:pPr>
        <w:pStyle w:val="Ttulo1"/>
        <w:numPr>
          <w:ilvl w:val="0"/>
          <w:numId w:val="3"/>
        </w:numPr>
        <w:spacing w:line="360" w:lineRule="auto"/>
        <w:ind w:left="0" w:hanging="432"/>
        <w:jc w:val="both"/>
        <w:rPr>
          <w:rFonts w:cs="Arial"/>
          <w:szCs w:val="22"/>
        </w:rPr>
      </w:pPr>
      <w:bookmarkStart w:id="3" w:name="_Toc84054229"/>
      <w:r w:rsidRPr="00F23171">
        <w:rPr>
          <w:rFonts w:cs="Arial"/>
          <w:szCs w:val="22"/>
        </w:rPr>
        <w:t>REVISIÓN DE LA LITERATURA ACTUAL O ESTADO DEL ARTE</w:t>
      </w:r>
      <w:bookmarkEnd w:id="3"/>
      <w:r w:rsidRPr="00F23171">
        <w:rPr>
          <w:rFonts w:cs="Arial"/>
          <w:szCs w:val="22"/>
        </w:rPr>
        <w:t xml:space="preserve"> </w:t>
      </w:r>
    </w:p>
    <w:p w14:paraId="20DD0339" w14:textId="78788CFD" w:rsidR="00A91C36" w:rsidRPr="00F23171" w:rsidRDefault="00997337" w:rsidP="002F4211">
      <w:pPr>
        <w:spacing w:line="360" w:lineRule="auto"/>
        <w:rPr>
          <w:rFonts w:cs="Arial"/>
        </w:rPr>
      </w:pPr>
      <w:r w:rsidRPr="00F23171">
        <w:rPr>
          <w:rFonts w:cs="Arial"/>
        </w:rPr>
        <w:t xml:space="preserve">En la actualidad existen diferentes canales disponibles de redes sociales. La difusión de noticias falsas se ha vuelto cada vez más constante en las redes sociales debido a la alta disponibilidad </w:t>
      </w:r>
      <w:r w:rsidRPr="00F23171">
        <w:rPr>
          <w:rFonts w:cs="Arial"/>
        </w:rPr>
        <w:lastRenderedPageBreak/>
        <w:t>y poca restricción de este. Por un lado, se está generando graves efectos negativos en la sociedad. Adema, esto está provocando confusión en las personas, difamaciones y amenazas potenciales. Por otro lado, debido al impacto que esto está causando en la sociedad, proponen la elaboración de un modelo basado en inteligencia artificial para la detección de noticias falsas en redes sociales y reducir su impacto en la sociedad</w:t>
      </w:r>
      <w:r w:rsidR="002D45C9" w:rsidRPr="00F23171">
        <w:rPr>
          <w:rFonts w:cs="Arial"/>
        </w:rPr>
        <w:fldChar w:fldCharType="begin" w:fldLock="1"/>
      </w:r>
      <w:r w:rsidR="00DE5F41" w:rsidRPr="00F23171">
        <w:rPr>
          <w:rFonts w:cs="Arial"/>
        </w:rPr>
        <w:instrText>ADDIN CSL_CITATION {"citationItems":[{"id":"ITEM-1","itemData":{"DOI":"10.35940/ijeat.A2633.109119","ISSN":"22498958","abstract":"The uncontrollable spread of fake news through the net is irresistible in this globalization era. Fake news dissemination cannot be tolerated as the bad impacts of it to the society is really worrying. Furthermore, this will lead to more significant problems and potential threat such as confusion, misconceptions, slandering and luring users to share provocative lies made from fabricated news through their social media to occur. Within Malaysia context, there is lack in platform for fake news detection in Malay language articles and most of Malaysians received news through their social messaging applications. Fake news can be certainly solved by the aid of artificial intelligence which includes machine learning algorithms. The objective of this project is to propose a fake news detection model using Logistic Regression, to evaluate the performance of Logistic Regression as fake news detection model and to develop a web application that allows entry of a news content or news URL. In this study, Logistic Regression was applied in detecting fake news. Model development methodology is referenced and followed in this project. Based on existing studies, Logistic Regression showed a good performance in classification task. In addition, stancedetection approach is added to improve the accuracy of the model performance. Based on analysis made, this model within stance detection approach yields an excellent accuracy using TF-IDF feature in constructing this fake news model. This model is then integrated with web service that accepts input either news URL or news content in text which is then checked for its truth level through “FAKEBUSTER” application.","author":[{"dropping-particle":"","family":"Mokhtar","given":"Muhammad Syahmi","non-dropping-particle":"","parse-names":false,"suffix":""},{"dropping-particle":"","family":"Jusoh","given":"Yusmadi Yah","non-dropping-particle":"","parse-names":false,"suffix":""},{"dropping-particle":"","family":"Admodisastro","given":"Novia","non-dropping-particle":"","parse-names":false,"suffix":""},{"dropping-particle":"","family":"Pa","given":"Norainiche","non-dropping-particle":"","parse-names":false,"suffix":""},{"dropping-particle":"","family":"Amruddin","given":"Amru Yusrin","non-dropping-particle":"","parse-names":false,"suffix":""}],"container-title":"International Journal of Engineering and Advanced Technology","id":"ITEM-1","issue":"1","issued":{"date-parts":[["2019"]]},"page":"2407-2410","title":"Fakebuster: Fake news detection system using logistic regression technique in machine learning","type":"article-journal","volume":"9"},"uris":["http://www.mendeley.com/documents/?uuid=4d8c3879-b7b1-4575-98dc-0b9c49beb55f"]}],"mendeley":{"formattedCitation":"(Mokhtar et al. 2019)","plainTextFormattedCitation":"(Mokhtar et al. 2019)","previouslyFormattedCitation":"(Mokhtar et al. 2019)"},"properties":{"noteIndex":0},"schema":"https://github.com/citation-style-language/schema/raw/master/csl-citation.json"}</w:instrText>
      </w:r>
      <w:r w:rsidR="002D45C9" w:rsidRPr="00F23171">
        <w:rPr>
          <w:rFonts w:cs="Arial"/>
        </w:rPr>
        <w:fldChar w:fldCharType="separate"/>
      </w:r>
      <w:r w:rsidR="00D86F6B" w:rsidRPr="00F23171">
        <w:rPr>
          <w:rFonts w:cs="Arial"/>
          <w:noProof/>
        </w:rPr>
        <w:t>(Mokhtar et al. 2019)</w:t>
      </w:r>
      <w:r w:rsidR="002D45C9" w:rsidRPr="00F23171">
        <w:rPr>
          <w:rFonts w:cs="Arial"/>
        </w:rPr>
        <w:fldChar w:fldCharType="end"/>
      </w:r>
      <w:r w:rsidRPr="00F23171">
        <w:rPr>
          <w:rFonts w:cs="Arial"/>
        </w:rPr>
        <w:t>.</w:t>
      </w:r>
    </w:p>
    <w:p w14:paraId="2E3D3042" w14:textId="77777777" w:rsidR="002F4211" w:rsidRDefault="002F4211" w:rsidP="002F4211">
      <w:pPr>
        <w:spacing w:line="360" w:lineRule="auto"/>
        <w:jc w:val="left"/>
        <w:rPr>
          <w:rFonts w:cs="Arial"/>
        </w:rPr>
      </w:pPr>
    </w:p>
    <w:p w14:paraId="3557D447" w14:textId="45664C81" w:rsidR="00997337" w:rsidRPr="00F23171" w:rsidRDefault="00E86684" w:rsidP="002F4211">
      <w:pPr>
        <w:spacing w:line="360" w:lineRule="auto"/>
        <w:rPr>
          <w:rFonts w:cs="Arial"/>
        </w:rPr>
      </w:pPr>
      <w:r w:rsidRPr="00823B6A">
        <w:rPr>
          <w:rFonts w:cs="Arial"/>
        </w:rPr>
        <w:t xml:space="preserve">Por un lado, </w:t>
      </w:r>
      <w:r w:rsidR="00971340" w:rsidRPr="00823B6A">
        <w:rPr>
          <w:rFonts w:cs="Arial"/>
        </w:rPr>
        <w:t>Mahabub</w:t>
      </w:r>
      <w:r w:rsidR="00971340" w:rsidRPr="00F23171">
        <w:rPr>
          <w:rFonts w:cs="Arial"/>
        </w:rPr>
        <w:t xml:space="preserve"> </w:t>
      </w:r>
      <w:r w:rsidR="00EE5F1F" w:rsidRPr="00F23171">
        <w:rPr>
          <w:rFonts w:cs="Arial"/>
        </w:rPr>
        <w:fldChar w:fldCharType="begin" w:fldLock="1"/>
      </w:r>
      <w:r w:rsidR="00DE5F41" w:rsidRPr="00F23171">
        <w:rPr>
          <w:rFonts w:cs="Arial"/>
        </w:rPr>
        <w:instrText>ADDIN CSL_CITATION {"citationItems":[{"id":"ITEM-1","itemData":{"DOI":"10.1007/s42452-020-2326-y","ISBN":"0123456789","ISSN":"25233971","abstract":"These days online networking is generally utilized as the wellspring of data as a result of its ease, simple to get to nature. In any case, expending news from online life is a twofold edged sword as a result of the widespread of fake news, i.e., news with purposefully false data. Fake news is a major issue since it affects people just as society substantial. In the internet based life, the data is spread quick and subsequently discovery component ought to almost certainly foresee news quick enough to stop the dispersal of fake news. Consequently, identifying fake news via web-based networking media is a critical and furthermore an in fact testing issue. In this paper, Ensemble Voting Classifier based, an intelligent detection system is proposed to deal with news classification both real and fake tasks. Here, eleven mostly well-known machine-learning algorithms like Naïve Bayes, K-NN, SVM, Random Forest, Artificial Neural Network, Logistic Regression, Gradient Boosting, Ada Boosting, etc. are used for detection. After cross-validation, we used the best three machine-learning algorithms in Ensemble Voting Classifier. The experimental outcomes affirm that the proposed framework can accomplish to about 94.5% outcomes as far as accuracy. The other parameters like ROC score, precision, recall and F1 are also outstanding. The proposed recognition framework can effectively find the most important highlights of the news. These can also be implemented in other classification techniques to detect fake profiles, fake message, etc.","author":[{"dropping-particle":"","family":"Mahabub","given":"Atik","non-dropping-particle":"","parse-names":false,"suffix":""}],"container-title":"SN Applied Sciences","id":"ITEM-1","issue":"4","issued":{"date-parts":[["2020"]]},"page":"1-9","publisher":"Springer International Publishing","title":"A robust technique of fake news detection using Ensemble Voting Classifier and comparison with other classifiers","type":"article-journal","volume":"2"},"uris":["http://www.mendeley.com/documents/?uuid=6d22b559-4e4c-4485-9117-9cb0258dd381"]}],"mendeley":{"formattedCitation":"(Mahabub 2020)","manualFormatting":"(2020)","plainTextFormattedCitation":"(Mahabub 2020)","previouslyFormattedCitation":"(Mahabub 2020)"},"properties":{"noteIndex":0},"schema":"https://github.com/citation-style-language/schema/raw/master/csl-citation.json"}</w:instrText>
      </w:r>
      <w:r w:rsidR="00EE5F1F" w:rsidRPr="00F23171">
        <w:rPr>
          <w:rFonts w:cs="Arial"/>
        </w:rPr>
        <w:fldChar w:fldCharType="separate"/>
      </w:r>
      <w:r w:rsidR="00EE5F1F" w:rsidRPr="00F23171">
        <w:rPr>
          <w:rFonts w:cs="Arial"/>
          <w:noProof/>
        </w:rPr>
        <w:t>(2020)</w:t>
      </w:r>
      <w:r w:rsidR="00EE5F1F" w:rsidRPr="00F23171">
        <w:rPr>
          <w:rFonts w:cs="Arial"/>
        </w:rPr>
        <w:fldChar w:fldCharType="end"/>
      </w:r>
      <w:r w:rsidR="00EE5F1F" w:rsidRPr="00F23171">
        <w:rPr>
          <w:rFonts w:cs="Arial"/>
        </w:rPr>
        <w:t xml:space="preserve"> </w:t>
      </w:r>
      <w:r w:rsidR="00004912" w:rsidRPr="00F23171">
        <w:rPr>
          <w:rFonts w:cs="Arial"/>
        </w:rPr>
        <w:t xml:space="preserve">en su investigación propone </w:t>
      </w:r>
      <w:r w:rsidR="00997337" w:rsidRPr="00F23171">
        <w:rPr>
          <w:rFonts w:cs="Arial"/>
        </w:rPr>
        <w:t xml:space="preserve">un método para la detección de noticias falsas en redes sociales, las cuales utilizaron once algoritmos de </w:t>
      </w:r>
      <w:r w:rsidR="004D4F7F" w:rsidRPr="00F23171">
        <w:rPr>
          <w:rFonts w:cs="Arial"/>
        </w:rPr>
        <w:t xml:space="preserve">aprendizaje </w:t>
      </w:r>
      <w:r w:rsidR="003C7C9E" w:rsidRPr="00F23171">
        <w:rPr>
          <w:rFonts w:cs="Arial"/>
        </w:rPr>
        <w:t>automático</w:t>
      </w:r>
      <w:r w:rsidR="00997337" w:rsidRPr="00F23171">
        <w:rPr>
          <w:rFonts w:cs="Arial"/>
        </w:rPr>
        <w:t xml:space="preserve">, tales como </w:t>
      </w:r>
      <w:r w:rsidR="003C7C9E" w:rsidRPr="00F23171">
        <w:rPr>
          <w:rFonts w:cs="Arial"/>
        </w:rPr>
        <w:t>bosque aleatorio</w:t>
      </w:r>
      <w:r w:rsidR="00997337" w:rsidRPr="00F23171">
        <w:rPr>
          <w:rFonts w:cs="Arial"/>
        </w:rPr>
        <w:t xml:space="preserve">, </w:t>
      </w:r>
      <w:r w:rsidR="003C7C9E" w:rsidRPr="00F23171">
        <w:rPr>
          <w:rFonts w:cs="Arial"/>
        </w:rPr>
        <w:t>regresión logística</w:t>
      </w:r>
      <w:r w:rsidR="00997337" w:rsidRPr="00F23171">
        <w:rPr>
          <w:rFonts w:cs="Arial"/>
        </w:rPr>
        <w:t>, Artificial Neural Network, entre otros. Por un lado, iniciaron con un conjunto de datos que fueron recopilados con el tiempo, las cuales 3259 fueron noticias reales y 3252 noticias falsas, l</w:t>
      </w:r>
      <w:r w:rsidR="00F11319">
        <w:rPr>
          <w:rFonts w:cs="Arial"/>
        </w:rPr>
        <w:t>o</w:t>
      </w:r>
      <w:r w:rsidR="00997337" w:rsidRPr="00F23171">
        <w:rPr>
          <w:rFonts w:cs="Arial"/>
        </w:rPr>
        <w:t xml:space="preserve"> cual utilizaron para realizar dicha investigación. Asimismo,</w:t>
      </w:r>
      <w:r w:rsidR="00EE0B7B">
        <w:rPr>
          <w:rFonts w:cs="Arial"/>
        </w:rPr>
        <w:t xml:space="preserve"> se utilizaron</w:t>
      </w:r>
      <w:r w:rsidR="00997337" w:rsidRPr="00F23171">
        <w:rPr>
          <w:rFonts w:cs="Arial"/>
        </w:rPr>
        <w:t xml:space="preserve"> para la comprobación y la elaboración del estudio utilizaron once técnicas de algoritmos de clasificación de </w:t>
      </w:r>
      <w:r w:rsidR="004D4F7F" w:rsidRPr="00F23171">
        <w:rPr>
          <w:rFonts w:cs="Arial"/>
        </w:rPr>
        <w:t xml:space="preserve">aprendizaje </w:t>
      </w:r>
      <w:r w:rsidR="003C7C9E" w:rsidRPr="00F23171">
        <w:rPr>
          <w:rFonts w:cs="Arial"/>
        </w:rPr>
        <w:t>automático</w:t>
      </w:r>
      <w:r w:rsidR="00997337" w:rsidRPr="00F23171">
        <w:rPr>
          <w:rFonts w:cs="Arial"/>
        </w:rPr>
        <w:t>, las cuales se utilizaron en la validación cruz</w:t>
      </w:r>
      <w:r w:rsidR="00997337" w:rsidRPr="00823B6A">
        <w:rPr>
          <w:rFonts w:cs="Arial"/>
        </w:rPr>
        <w:t>ada.</w:t>
      </w:r>
      <w:r w:rsidR="00A91C36" w:rsidRPr="00823B6A">
        <w:rPr>
          <w:rFonts w:cs="Arial"/>
        </w:rPr>
        <w:t xml:space="preserve"> </w:t>
      </w:r>
      <w:r w:rsidR="00997337" w:rsidRPr="00823B6A">
        <w:rPr>
          <w:rFonts w:cs="Arial"/>
        </w:rPr>
        <w:t>Por otro lado,</w:t>
      </w:r>
      <w:r w:rsidR="00A750FA" w:rsidRPr="00823B6A">
        <w:rPr>
          <w:rFonts w:cs="Arial"/>
        </w:rPr>
        <w:t xml:space="preserve"> </w:t>
      </w:r>
      <w:r w:rsidR="00997337" w:rsidRPr="00823B6A">
        <w:rPr>
          <w:rFonts w:cs="Arial"/>
        </w:rPr>
        <w:t>luego</w:t>
      </w:r>
      <w:r w:rsidR="00997337" w:rsidRPr="00F23171">
        <w:rPr>
          <w:rFonts w:cs="Arial"/>
        </w:rPr>
        <w:t xml:space="preserve"> de que midieron la puntuación de la validación cruzada con once clasificadores, el modelo de regresión logística logró obtener el mayor puntaje con un 91.97% de puntuación, luego eligieron los tres mejores algoritmos de </w:t>
      </w:r>
      <w:r w:rsidR="003C7C9E" w:rsidRPr="00F23171">
        <w:rPr>
          <w:rFonts w:cs="Arial"/>
        </w:rPr>
        <w:t xml:space="preserve">aprendizaje </w:t>
      </w:r>
      <w:r w:rsidR="00BF3E98" w:rsidRPr="00F23171">
        <w:rPr>
          <w:rFonts w:cs="Arial"/>
        </w:rPr>
        <w:t>automático</w:t>
      </w:r>
      <w:r w:rsidR="00997337" w:rsidRPr="00F23171">
        <w:rPr>
          <w:rFonts w:cs="Arial"/>
        </w:rPr>
        <w:t xml:space="preserve">, los cuales fueron Regresión Logística, perceptrón Multicapa, X-Gradient Boosting. Por el lado de la clasificación de regresión logística, ajustando parámetros en función de la iteración máxima, penalización, tolerancia, solucionador y escala de intercepción, la cual obtuvo la mejor precisión con un puntaje del 93.03%. </w:t>
      </w:r>
      <w:r w:rsidR="00997337" w:rsidRPr="00823B6A">
        <w:rPr>
          <w:rFonts w:cs="Arial"/>
        </w:rPr>
        <w:t xml:space="preserve">De la misma forma, </w:t>
      </w:r>
      <w:r w:rsidR="00BC5077" w:rsidRPr="00823B6A">
        <w:rPr>
          <w:rFonts w:cs="Arial"/>
        </w:rPr>
        <w:t>Mokhtar et al.</w:t>
      </w:r>
      <w:r w:rsidR="00BC5077" w:rsidRPr="00F23171">
        <w:rPr>
          <w:rFonts w:cs="Arial"/>
        </w:rPr>
        <w:t xml:space="preserve"> </w:t>
      </w:r>
      <w:r w:rsidR="00BC5077" w:rsidRPr="00F23171">
        <w:rPr>
          <w:rFonts w:cs="Arial"/>
        </w:rPr>
        <w:fldChar w:fldCharType="begin" w:fldLock="1"/>
      </w:r>
      <w:r w:rsidR="00BC5077" w:rsidRPr="00F23171">
        <w:rPr>
          <w:rFonts w:cs="Arial"/>
        </w:rPr>
        <w:instrText>ADDIN CSL_CITATION {"citationItems":[{"id":"ITEM-1","itemData":{"DOI":"10.35940/ijeat.A2633.109119","ISSN":"22498958","abstract":"The uncontrollable spread of fake news through the net is irresistible in this globalization era. Fake news dissemination cannot be tolerated as the bad impacts of it to the society is really worrying. Furthermore, this will lead to more significant problems and potential threat such as confusion, misconceptions, slandering and luring users to share provocative lies made from fabricated news through their social media to occur. Within Malaysia context, there is lack in platform for fake news detection in Malay language articles and most of Malaysians received news through their social messaging applications. Fake news can be certainly solved by the aid of artificial intelligence which includes machine learning algorithms. The objective of this project is to propose a fake news detection model using Logistic Regression, to evaluate the performance of Logistic Regression as fake news detection model and to develop a web application that allows entry of a news content or news URL. In this study, Logistic Regression was applied in detecting fake news. Model development methodology is referenced and followed in this project. Based on existing studies, Logistic Regression showed a good performance in classification task. In addition, stancedetection approach is added to improve the accuracy of the model performance. Based on analysis made, this model within stance detection approach yields an excellent accuracy using TF-IDF feature in constructing this fake news model. This model is then integrated with web service that accepts input either news URL or news content in text which is then checked for its truth level through “FAKEBUSTER” application.","author":[{"dropping-particle":"","family":"Mokhtar","given":"Muhammad Syahmi","non-dropping-particle":"","parse-names":false,"suffix":""},{"dropping-particle":"","family":"Jusoh","given":"Yusmadi Yah","non-dropping-particle":"","parse-names":false,"suffix":""},{"dropping-particle":"","family":"Admodisastro","given":"Novia","non-dropping-particle":"","parse-names":false,"suffix":""},{"dropping-particle":"","family":"Pa","given":"Norainiche","non-dropping-particle":"","parse-names":false,"suffix":""},{"dropping-particle":"","family":"Amruddin","given":"Amru Yusrin","non-dropping-particle":"","parse-names":false,"suffix":""}],"container-title":"International Journal of Engineering and Advanced Technology","id":"ITEM-1","issue":"1","issued":{"date-parts":[["2019"]]},"page":"2407-2410","title":"Fakebuster: Fake news detection system using logistic regression technique in machine learning","type":"article-journal","volume":"9"},"uris":["http://www.mendeley.com/documents/?uuid=4d8c3879-b7b1-4575-98dc-0b9c49beb55f"]}],"mendeley":{"formattedCitation":"(Mokhtar et al. 2019)","manualFormatting":"(2019)","plainTextFormattedCitation":"(Mokhtar et al. 2019)","previouslyFormattedCitation":"(Mokhtar et al. 2019)"},"properties":{"noteIndex":0},"schema":"https://github.com/citation-style-language/schema/raw/master/csl-citation.json"}</w:instrText>
      </w:r>
      <w:r w:rsidR="00BC5077" w:rsidRPr="00F23171">
        <w:rPr>
          <w:rFonts w:cs="Arial"/>
        </w:rPr>
        <w:fldChar w:fldCharType="separate"/>
      </w:r>
      <w:r w:rsidR="00BC5077" w:rsidRPr="00F23171">
        <w:rPr>
          <w:rFonts w:cs="Arial"/>
          <w:noProof/>
        </w:rPr>
        <w:t>(2019)</w:t>
      </w:r>
      <w:r w:rsidR="00BC5077" w:rsidRPr="00F23171">
        <w:rPr>
          <w:rFonts w:cs="Arial"/>
        </w:rPr>
        <w:fldChar w:fldCharType="end"/>
      </w:r>
      <w:r w:rsidR="00BC5077" w:rsidRPr="00F23171">
        <w:rPr>
          <w:rFonts w:cs="Arial"/>
        </w:rPr>
        <w:t xml:space="preserve"> en su investigación, </w:t>
      </w:r>
      <w:r w:rsidR="00997337" w:rsidRPr="00F23171">
        <w:rPr>
          <w:rFonts w:cs="Arial"/>
        </w:rPr>
        <w:t xml:space="preserve">evidenciaron que hubo una gran diferencia entre el enfoque basado en la postura y el contenido, de las cuales la postura obtuvo un mayor rendimiento, por lo que decidieron basar el enfoque del modelo de regresión logística en la postura. Por un lado, se dieron cuenta que el modelo no se ajustaba debido a que el entrenamiento del algoritmo se realizó con un reducido número de datos, la cual no pudo predecir correctamente. Por otro lado, demuestran que el modelo de regresión logística es un excelente modelo basado en el entrenamiento de información pasada para la predicción de noticias </w:t>
      </w:r>
      <w:r w:rsidR="00A91C36" w:rsidRPr="00F23171">
        <w:rPr>
          <w:rFonts w:cs="Arial"/>
        </w:rPr>
        <w:t xml:space="preserve">futuras. </w:t>
      </w:r>
    </w:p>
    <w:p w14:paraId="2A9B7662" w14:textId="77777777" w:rsidR="002F4211" w:rsidRDefault="002F4211" w:rsidP="002F4211">
      <w:pPr>
        <w:spacing w:line="360" w:lineRule="auto"/>
        <w:rPr>
          <w:rFonts w:cs="Arial"/>
        </w:rPr>
      </w:pPr>
    </w:p>
    <w:p w14:paraId="72C8D19B" w14:textId="73B209AC" w:rsidR="00997337" w:rsidRPr="00F23171" w:rsidRDefault="00997337" w:rsidP="002F4211">
      <w:pPr>
        <w:spacing w:line="360" w:lineRule="auto"/>
        <w:rPr>
          <w:rFonts w:cs="Arial"/>
        </w:rPr>
      </w:pPr>
      <w:r w:rsidRPr="00823B6A">
        <w:rPr>
          <w:rFonts w:cs="Arial"/>
        </w:rPr>
        <w:t>Asimismo,</w:t>
      </w:r>
      <w:r w:rsidR="00596B4F" w:rsidRPr="00823B6A">
        <w:rPr>
          <w:rFonts w:cs="Arial"/>
        </w:rPr>
        <w:t xml:space="preserve"> Desouky y Mousa </w:t>
      </w:r>
      <w:r w:rsidR="00306679" w:rsidRPr="00823B6A">
        <w:rPr>
          <w:rFonts w:cs="Arial"/>
        </w:rPr>
        <w:fldChar w:fldCharType="begin" w:fldLock="1"/>
      </w:r>
      <w:r w:rsidR="00DE5F41" w:rsidRPr="00823B6A">
        <w:rPr>
          <w:rFonts w:cs="Arial"/>
        </w:rPr>
        <w:instrText>ADDIN CSL_CITATION {"citationItems":[{"id":"ITEM-1","itemData":{"ISSN":"18173195","abstract":"Fake news is a problem that has a major effect on our life. Detection of fake news considered an interesting research area that has some limitation of the available resources. In this research, we propose a classification model that is capable of detecting fake news based on both Doc2vec and Word2vec embedding as feature extraction methods. Firstly, we compare between the two approaches using different classification algorithms. According to the applied experiments, the classification based on Doc2vec model provided promising results with more than one classifier. The Support vector machine resulted the best accuracy with 95.5% followed by Logistic Regression 94.7% and the Long Short Term Memory produced the lowest accuracy. On the other hand, the classification based Word2vec embedding model results high accuracy only with Long Short Term Memory classifier with 94.3%. Secondly, the classification models based on proposed Doc2vec have shown to outperform a corresponding model that based on TF-IDF on the same dataset using Support Vector Machine and Logistic Regression classifiers.","author":[{"dropping-particle":"","family":"Desouky Fattoh","given":"Ibrahim E.L.","non-dropping-particle":"","parse-names":false,"suffix":""},{"dropping-particle":"","family":"Mousa","given":"Farid Ali","non-dropping-particle":"","parse-names":false,"suffix":""}],"container-title":"Journal of Theoretical and Applied Information Technology","id":"ITEM-1","issue":"8","issued":{"date-parts":[["2021"]]},"page":"1891-1901","title":"Fake news detection based on word and document embedding using machine learning classifiers","type":"article-journal","volume":"99"},"uris":["http://www.mendeley.com/documents/?uuid=699de3d2-a873-4ddd-a1f0-500b8bd9c4b3"]}],"mendeley":{"formattedCitation":"(Desouky Fattoh and Mousa 2021)","manualFormatting":"(2021)","plainTextFormattedCitation":"(Desouky Fattoh and Mousa 2021)","previouslyFormattedCitation":"(Desouky Fattoh and Mousa 2021)"},"properties":{"noteIndex":0},"schema":"https://github.com/citation-style-language/schema/raw/master/csl-citation.json"}</w:instrText>
      </w:r>
      <w:r w:rsidR="00306679" w:rsidRPr="00823B6A">
        <w:rPr>
          <w:rFonts w:cs="Arial"/>
        </w:rPr>
        <w:fldChar w:fldCharType="separate"/>
      </w:r>
      <w:r w:rsidR="00306679" w:rsidRPr="00823B6A">
        <w:rPr>
          <w:rFonts w:cs="Arial"/>
          <w:noProof/>
        </w:rPr>
        <w:t>(2021)</w:t>
      </w:r>
      <w:r w:rsidR="00306679" w:rsidRPr="00823B6A">
        <w:rPr>
          <w:rFonts w:cs="Arial"/>
        </w:rPr>
        <w:fldChar w:fldCharType="end"/>
      </w:r>
      <w:r w:rsidRPr="00F23171">
        <w:rPr>
          <w:rFonts w:cs="Arial"/>
        </w:rPr>
        <w:t xml:space="preserve"> </w:t>
      </w:r>
      <w:r w:rsidR="00306679" w:rsidRPr="00F23171">
        <w:rPr>
          <w:rFonts w:cs="Arial"/>
        </w:rPr>
        <w:t xml:space="preserve"> </w:t>
      </w:r>
      <w:r w:rsidRPr="00F23171">
        <w:rPr>
          <w:rFonts w:cs="Arial"/>
        </w:rPr>
        <w:t xml:space="preserve">proponen un modelo de clasificación que pueda detectar noticias falsas basado en la incrustación de Word2vec y Doc2vec como métodos de extracción de características, para lo cual ejecutaron los algoritmos mencionados en el conjunto de datos. Por un lado, evidenciaron que la incrustación de Doc2vec resultó tener una muy buena precisión en todos los algoritmos excepto LSTM, mientras que la incrustación de Word2vec resultó tener una buena precisión solo con el clasificador LSTM. Asimismo, luego de las pruebas de precisión dieron como resultado para SVM un 59,5% y para la regresión logística un 94,7%; además aplicaron Word2vec y ordenaron la palabra más común que se encontraron el conjunto de datos, </w:t>
      </w:r>
      <w:r w:rsidRPr="00F23171">
        <w:rPr>
          <w:rFonts w:cs="Arial"/>
        </w:rPr>
        <w:lastRenderedPageBreak/>
        <w:t xml:space="preserve">lo que resultó que era LSTM era la más adecuada, la cual obtuvo una precisión de 94.3%. Por otro lado, respecto a la precisión de los clasificadores basados en Doc2vec superan a los clasificadores basados en TF-IDF. Asimismo, el resultado de máquina de vectores de soporte obtuvo una mejor precisión con un 95,5%, luego la regresión logística con un </w:t>
      </w:r>
      <w:r w:rsidRPr="00823B6A">
        <w:rPr>
          <w:rFonts w:cs="Arial"/>
        </w:rPr>
        <w:t xml:space="preserve">porcentaje del 94,7% y la memoria a largo y corto plazo obtuvo una precisión más baja que las </w:t>
      </w:r>
      <w:r w:rsidR="00AC7AD5" w:rsidRPr="00823B6A">
        <w:rPr>
          <w:rFonts w:cs="Arial"/>
        </w:rPr>
        <w:t xml:space="preserve">demás. </w:t>
      </w:r>
      <w:r w:rsidRPr="00823B6A">
        <w:rPr>
          <w:rFonts w:cs="Arial"/>
        </w:rPr>
        <w:t>Del mismo modo</w:t>
      </w:r>
      <w:r w:rsidR="00551514" w:rsidRPr="00823B6A">
        <w:rPr>
          <w:rFonts w:cs="Arial"/>
        </w:rPr>
        <w:t>,</w:t>
      </w:r>
      <w:r w:rsidR="000F7850" w:rsidRPr="00823B6A">
        <w:rPr>
          <w:rFonts w:cs="Arial"/>
        </w:rPr>
        <w:t xml:space="preserve"> Hansrajh, Adeliyi y Wing</w:t>
      </w:r>
      <w:r w:rsidR="00551514" w:rsidRPr="00823B6A">
        <w:rPr>
          <w:rFonts w:cs="Arial"/>
        </w:rPr>
        <w:t xml:space="preserve"> </w:t>
      </w:r>
      <w:r w:rsidR="00551514" w:rsidRPr="00823B6A">
        <w:rPr>
          <w:rFonts w:cs="Arial"/>
        </w:rPr>
        <w:fldChar w:fldCharType="begin" w:fldLock="1"/>
      </w:r>
      <w:r w:rsidR="00DE5F41" w:rsidRPr="00823B6A">
        <w:rPr>
          <w:rFonts w:cs="Arial"/>
        </w:rPr>
        <w:instrText>ADDIN CSL_CITATION {"citationItems":[{"id":"ITEM-1","itemData":{"DOI":"10.1155/2021/3434458","ISSN":"10589244","abstract":"The exponential growth in fake news and its inherent threat to democracy, public trust, and justice has escalated the necessity for fake news detection and mitigation. Detecting fake news is a complex challenge as it is intentionally written to mislead and hoodwink. Humans are not good at identifying fake news. The detection of fake news by humans is reported to be at a rate of 54% and an additional 4% is reported in the literature as being speculative. The significance of fighting fake news is exemplified during the present pandemic. Consequently, social networks are ramping up the usage of detection tools and educating the public in recognising fake news. In the literature, it was observed that several machine learning algorithms have been applied to the detection of fake news with limited and mixed success. However, several advanced machine learning models are not being applied, although recent studies are demonstrating the efcacy of the ensemble machine learning approach; hence, the purpose of this study is to assist in the automated detection of fake news. An ensemble approach is adopted to help resolve the identified gap. This study proposed a blended machine learning ensemble model developed from logistic regression, support vector machine, linear discriminant analysis, stochastic gradient descent, and ridge regression, which is then used on a publicly available dataset to predict if a news report is true or not. The proposed model will be appraised with the popular classical machine learning models, while performance metrics such as AUC, ROC, recall, accuracy, precision, and f1-score will be used to measure the performance of the proposed model. Results presented showed that the proposed model outperformed other popular classical machine learning models.","author":[{"dropping-particle":"","family":"Hansrajh","given":"Arvin","non-dropping-particle":"","parse-names":false,"suffix":""},{"dropping-particle":"","family":"Adeliyi","given":"Timothy T.","non-dropping-particle":"","parse-names":false,"suffix":""},{"dropping-particle":"","family":"Wing","given":"Jeanette","non-dropping-particle":"","parse-names":false,"suffix":""}],"container-title":"Scientific Programming","id":"ITEM-1","issued":{"date-parts":[["2021"]]},"title":"Detection of Online Fake News Using Blending Ensemble Learning","type":"article-journal","volume":"2021"},"uris":["http://www.mendeley.com/documents/?uuid=5fcbe707-3cc1-4162-ae66-519e6e9f9ade"]}],"mendeley":{"formattedCitation":"(Hansrajh, Adeliyi, and Wing 2021)","manualFormatting":"(2021)","plainTextFormattedCitation":"(Hansrajh, Adeliyi, and Wing 2021)","previouslyFormattedCitation":"(Hansrajh, Adeliyi, and Wing 2021)"},"properties":{"noteIndex":0},"schema":"https://github.com/citation-style-language/schema/raw/master/csl-citation.json"}</w:instrText>
      </w:r>
      <w:r w:rsidR="00551514" w:rsidRPr="00823B6A">
        <w:rPr>
          <w:rFonts w:cs="Arial"/>
        </w:rPr>
        <w:fldChar w:fldCharType="separate"/>
      </w:r>
      <w:r w:rsidR="00551514" w:rsidRPr="00823B6A">
        <w:rPr>
          <w:rFonts w:cs="Arial"/>
          <w:noProof/>
        </w:rPr>
        <w:t>(2021)</w:t>
      </w:r>
      <w:r w:rsidR="00551514" w:rsidRPr="00823B6A">
        <w:rPr>
          <w:rFonts w:cs="Arial"/>
        </w:rPr>
        <w:fldChar w:fldCharType="end"/>
      </w:r>
      <w:r w:rsidR="00551514" w:rsidRPr="00F23171">
        <w:rPr>
          <w:rFonts w:cs="Arial"/>
        </w:rPr>
        <w:t xml:space="preserve"> </w:t>
      </w:r>
      <w:r w:rsidR="003E3DD1">
        <w:rPr>
          <w:rFonts w:cs="Arial"/>
        </w:rPr>
        <w:t>proponen</w:t>
      </w:r>
      <w:r w:rsidRPr="00F23171">
        <w:rPr>
          <w:rFonts w:cs="Arial"/>
        </w:rPr>
        <w:t xml:space="preserve"> un modelo de aprendizaje automático basado en la regresión logística, análisis discriminante lineal, regresión de cresta, máquina de vectores y descenso de gradiente estocástico. Por un lado, los investigadores tomaron el conjunto de datos ISOT y Liar. Asimismo, se utilizaron seis medidas de rendimiento como AUC, puntaje F1, ROC, precisión, exactitud y recuperación. Por otro lado, el modelo con mejor rendimiento respecto al conjunto de datos Liar fue el clasificador de regresión logística, que logró los mejores resultados en seis métricas de comparación, las cuales fueron AUC, ROC, exactitud y precisión, mientras que el modelo con mejor rendimiento respecto al conjunto de datos ISOT en seis métricas de comparación como AUC, ROC, recuperación, precisión y Puntaje F1 fue el clasificador de máquina de vectores de soporte lineal.</w:t>
      </w:r>
    </w:p>
    <w:p w14:paraId="50966A09" w14:textId="77777777" w:rsidR="002F4211" w:rsidRDefault="002F4211" w:rsidP="002F4211">
      <w:pPr>
        <w:spacing w:line="360" w:lineRule="auto"/>
        <w:rPr>
          <w:rFonts w:cs="Arial"/>
        </w:rPr>
      </w:pPr>
    </w:p>
    <w:p w14:paraId="1D1E29B0" w14:textId="29BF98A3" w:rsidR="00997337" w:rsidRPr="00F23171" w:rsidRDefault="00997337" w:rsidP="006038DE">
      <w:pPr>
        <w:spacing w:line="360" w:lineRule="auto"/>
        <w:rPr>
          <w:rFonts w:cs="Arial"/>
        </w:rPr>
      </w:pPr>
      <w:r w:rsidRPr="00823B6A">
        <w:rPr>
          <w:rFonts w:cs="Arial"/>
        </w:rPr>
        <w:t>Por un lado,</w:t>
      </w:r>
      <w:r w:rsidR="00F47516" w:rsidRPr="00823B6A">
        <w:rPr>
          <w:rFonts w:cs="Arial"/>
        </w:rPr>
        <w:t xml:space="preserve"> Mahlous y Al-Laith</w:t>
      </w:r>
      <w:r w:rsidR="003A78C8" w:rsidRPr="00F23171">
        <w:rPr>
          <w:rFonts w:cs="Arial"/>
        </w:rPr>
        <w:t xml:space="preserve"> </w:t>
      </w:r>
      <w:r w:rsidR="003A78C8" w:rsidRPr="00F23171">
        <w:rPr>
          <w:rFonts w:cs="Arial"/>
        </w:rPr>
        <w:fldChar w:fldCharType="begin" w:fldLock="1"/>
      </w:r>
      <w:r w:rsidR="00DE5F41" w:rsidRPr="00F23171">
        <w:rPr>
          <w:rFonts w:cs="Arial"/>
        </w:rPr>
        <w:instrText>ADDIN CSL_CITATION {"citationItems":[{"id":"ITEM-1","itemData":{"DOI":"10.14569/IJACSA.2021.0120691","ISSN":"21565570","abstract":"In March 2020, the World Health Organization declared the COVID-19 outbreak to be a pandemic. Soon afterwards, people began sharing millions of posts on social media without considering their reliability and truthfulness. While there has been extensive research on COVID-19 in the English language, there is a lack of research on the subject in Arabic. In this paper, we address the problem of detecting fake news surrounding COVID-19 in Arabic tweets. We collected more than seven million Arabic tweets related to the corona virus pandemic from January 2020 to August 2020 using the trending hashtags during the time of pandemic. We relied on two fact-checkers: the France-Press Agency and the Saudi Anti-Rumors Authority to extract a list of keywords related to the misinformation and fake news topics. A small corpus was extracted from the collected tweets and manually annotated into fake or genuine classes. We used a set of features extracted from tweet contents to train a set of machine learning classifiers. The manually annotated corpus was used as a baseline to build a system for automatically detecting fake news from Arabic text. Classification of the manually annotated dataset achieved an F1-score of 87.8% using Logistic Regression (LR) as a classifier with the n-gram-level Term Frequency-Inverse Document Frequency (TF-IDF) as a feature, and a 93.3% F1-score on the automatically annotated dataset using the same classifier with count vector feature. The introduced system and datasets could help governments, decision-makers, and the public judge the credibility of information published on social media during the COVID-19 pandemic.","author":[{"dropping-particle":"","family":"Mahlous","given":"Ahmed Redha","non-dropping-particle":"","parse-names":false,"suffix":""},{"dropping-particle":"","family":"Al-Laith","given":"Ali","non-dropping-particle":"","parse-names":false,"suffix":""}],"container-title":"International Journal of Advanced Computer Science and Applications","id":"ITEM-1","issue":"6","issued":{"date-parts":[["2021"]]},"page":"778-788","title":"Fake News Detection in Arabic Tweets during the COVID-19 Pandemic","type":"article-journal","volume":"12"},"uris":["http://www.mendeley.com/documents/?uuid=94641e1f-2afe-4352-abff-55fe696835d6"]}],"mendeley":{"formattedCitation":"(Mahlous and Al-Laith 2021)","manualFormatting":"(2021)","plainTextFormattedCitation":"(Mahlous and Al-Laith 2021)","previouslyFormattedCitation":"(Mahlous and Al-Laith 2021)"},"properties":{"noteIndex":0},"schema":"https://github.com/citation-style-language/schema/raw/master/csl-citation.json"}</w:instrText>
      </w:r>
      <w:r w:rsidR="003A78C8" w:rsidRPr="00F23171">
        <w:rPr>
          <w:rFonts w:cs="Arial"/>
        </w:rPr>
        <w:fldChar w:fldCharType="separate"/>
      </w:r>
      <w:r w:rsidR="003A78C8" w:rsidRPr="00F23171">
        <w:rPr>
          <w:rFonts w:cs="Arial"/>
          <w:noProof/>
        </w:rPr>
        <w:t>(2021)</w:t>
      </w:r>
      <w:r w:rsidR="003A78C8" w:rsidRPr="00F23171">
        <w:rPr>
          <w:rFonts w:cs="Arial"/>
        </w:rPr>
        <w:fldChar w:fldCharType="end"/>
      </w:r>
      <w:r w:rsidRPr="00F23171">
        <w:rPr>
          <w:rFonts w:cs="Arial"/>
        </w:rPr>
        <w:t xml:space="preserve"> proponen un modelo de </w:t>
      </w:r>
      <w:r w:rsidR="003C7C9E" w:rsidRPr="00F23171">
        <w:rPr>
          <w:rFonts w:cs="Arial"/>
        </w:rPr>
        <w:t>aprendizaje automático</w:t>
      </w:r>
      <w:r w:rsidRPr="00F23171">
        <w:rPr>
          <w:rFonts w:cs="Arial"/>
        </w:rPr>
        <w:t xml:space="preserve"> capaz de detectar noticias falsas en redes sociales como Twitter, logrando ayudar a los gobiernos y responsables de la toma de decisiones del juzgado público, los investigadores se basaron en más de siete millones de tweets árabes que guardan relación con la pandemia del COVID-19. Además, usaron dos verificadores de hechos, tales como la Autoridad Antirumores de Arabia Saudita y la Agencia de Prensa de Francia para la extracción de palabras claves que puedan estar relacionadas con las noticias falsas. Por un lado, utilizaron seis clasificadores de aprendizaje automático como Regresión Logística, Naive Bayes, Perceptrón Multicapa, Máquinas de vectores de soporte, XGB y </w:t>
      </w:r>
      <w:r w:rsidR="003C7C9E" w:rsidRPr="00F23171">
        <w:rPr>
          <w:rFonts w:cs="Arial"/>
        </w:rPr>
        <w:t>boque aleatorio</w:t>
      </w:r>
      <w:r w:rsidRPr="00F23171">
        <w:rPr>
          <w:rFonts w:cs="Arial"/>
        </w:rPr>
        <w:t xml:space="preserve">, las cuales como resultado evidenciaron que el clasificador de regresión logística pudo obtener el mejor rendimiento de clasificación con un porcentaje del 87.8% para la clasificación de </w:t>
      </w:r>
      <w:r w:rsidRPr="00823B6A">
        <w:rPr>
          <w:rFonts w:cs="Arial"/>
        </w:rPr>
        <w:t>puntuación F1 y cuando se aplicó al corpus anotado automáticamente, logró un puntaje del 93,3%.</w:t>
      </w:r>
      <w:r w:rsidR="004B4569" w:rsidRPr="00823B6A">
        <w:rPr>
          <w:rFonts w:cs="Arial"/>
        </w:rPr>
        <w:t xml:space="preserve"> </w:t>
      </w:r>
      <w:r w:rsidR="00AD7FAA" w:rsidRPr="00823B6A">
        <w:rPr>
          <w:rFonts w:cs="Arial"/>
        </w:rPr>
        <w:t>Igualmente,</w:t>
      </w:r>
      <w:r w:rsidR="00695EFC" w:rsidRPr="00823B6A">
        <w:rPr>
          <w:rFonts w:cs="Arial"/>
        </w:rPr>
        <w:t xml:space="preserve"> </w:t>
      </w:r>
      <w:r w:rsidR="00695EFC" w:rsidRPr="00823B6A">
        <w:rPr>
          <w:rFonts w:cs="Arial"/>
          <w:noProof/>
        </w:rPr>
        <w:t>Ali et al.</w:t>
      </w:r>
      <w:r w:rsidRPr="00F23171">
        <w:rPr>
          <w:rFonts w:cs="Arial"/>
        </w:rPr>
        <w:t xml:space="preserve"> </w:t>
      </w:r>
      <w:r w:rsidR="00695EFC" w:rsidRPr="00F23171">
        <w:rPr>
          <w:rFonts w:cs="Arial"/>
        </w:rPr>
        <w:fldChar w:fldCharType="begin" w:fldLock="1"/>
      </w:r>
      <w:r w:rsidR="00DE5F41" w:rsidRPr="00F23171">
        <w:rPr>
          <w:rFonts w:cs="Arial"/>
        </w:rPr>
        <w:instrText>ADDIN CSL_CITATION {"citationItems":[{"id":"ITEM-1","itemData":{"DOI":"10.1109/ACCESS.2021.3085875","ISSN":"21693536","abstract":"With the hyperconnectivity and ubiquity of the Internet, the fake news problem now presents a greater threat than ever before. One promising solution for countering this threat is to leverage deep learning (DL)-based text classification methods for fake-news detection. However, since such methods have been shown to be vulnerable to adversarial attacks, the integrity and security of DL-based fake news classifiers are under question. Although many works study text classification under the adversarial threat, to the best of our knowledge, we do not find any work in literature that specifically analyzes the performance of DL-based fake-news detectors under adversarial settings. We bridge this gap by evaluating the performance of fake-news detectors under various configurations under black-box settings. In particular, we investigate the robustness of four different DL architectural choices&amp;#x2014;multilayer perceptron (MLP), convolutional neural network (CNN), recurrent neural network (RNN) and a recently proposed Hybrid CNN-RNN trained on three different state-of-the-art datasets&amp;#x2014;under different adversarial attacks (Text Bugger, Text Fooler, PWWS, and Deep Word Bug) implemented using the state-of-the-art NLP attack library, Text-Attack. Additionally, we explore how changing the detector complexity, the input sequence length, and the training loss affect the robustness of the learned model. Our experiments suggest that RNNs are robust as compared to other architectures. Further, we show that increasing the input sequence length generally increases the detector&amp;#x2019;s robustness. Our evaluations provide key insights to robustify fake-news detectors against adversarial attacks.","author":[{"dropping-particle":"","family":"Ali","given":"Hassan","non-dropping-particle":"","parse-names":false,"suffix":""},{"dropping-particle":"","family":"Khan","given":"Muhammad Suleman","non-dropping-particle":"","parse-names":false,"suffix":""},{"dropping-particle":"","family":"AlGhadhban","given":"Amer","non-dropping-particle":"","parse-names":false,"suffix":""},{"dropping-particle":"","family":"Alazmi","given":"Meshari","non-dropping-particle":"","parse-names":false,"suffix":""},{"dropping-particle":"","family":"Alzamil","given":"Ahmad","non-dropping-particle":"","parse-names":false,"suffix":""},{"dropping-particle":"","family":"Al-utaibi","given":"Khaled","non-dropping-particle":"","parse-names":false,"suffix":""},{"dropping-particle":"","family":"Qadir","given":"Junaid","non-dropping-particle":"","parse-names":false,"suffix":""}],"container-title":"IEEE Access","id":"ITEM-1","issued":{"date-parts":[["2021"]]},"title":"Analyzing the Robustness of Fake-news Detectors under Black-box Adversarial Attacks","type":"article-journal"},"uris":["http://www.mendeley.com/documents/?uuid=9032c764-17ac-4f7c-972c-9139373ad295"]}],"mendeley":{"formattedCitation":"(Ali et al. 2021)","manualFormatting":"(2021)","plainTextFormattedCitation":"(Ali et al. 2021)","previouslyFormattedCitation":"(Ali et al. 2021)"},"properties":{"noteIndex":0},"schema":"https://github.com/citation-style-language/schema/raw/master/csl-citation.json"}</w:instrText>
      </w:r>
      <w:r w:rsidR="00695EFC" w:rsidRPr="00F23171">
        <w:rPr>
          <w:rFonts w:cs="Arial"/>
        </w:rPr>
        <w:fldChar w:fldCharType="separate"/>
      </w:r>
      <w:r w:rsidR="00695EFC" w:rsidRPr="00F23171">
        <w:rPr>
          <w:rFonts w:cs="Arial"/>
          <w:noProof/>
        </w:rPr>
        <w:t>(2021)</w:t>
      </w:r>
      <w:r w:rsidR="00695EFC" w:rsidRPr="00F23171">
        <w:rPr>
          <w:rFonts w:cs="Arial"/>
        </w:rPr>
        <w:fldChar w:fldCharType="end"/>
      </w:r>
      <w:r w:rsidR="00F47516" w:rsidRPr="00F23171">
        <w:rPr>
          <w:rFonts w:cs="Arial"/>
        </w:rPr>
        <w:t xml:space="preserve"> </w:t>
      </w:r>
      <w:r w:rsidRPr="00F23171">
        <w:rPr>
          <w:rFonts w:cs="Arial"/>
        </w:rPr>
        <w:t xml:space="preserve">realizan una investigación sobre una solución que pueda detectar noticias falsas basados en </w:t>
      </w:r>
      <w:r w:rsidR="003C7C9E" w:rsidRPr="00F23171">
        <w:rPr>
          <w:rFonts w:cs="Arial"/>
        </w:rPr>
        <w:t xml:space="preserve">aprendizaje </w:t>
      </w:r>
      <w:r w:rsidR="00695EFC" w:rsidRPr="00F23171">
        <w:rPr>
          <w:rFonts w:cs="Arial"/>
        </w:rPr>
        <w:t>automático</w:t>
      </w:r>
      <w:r w:rsidRPr="00F23171">
        <w:rPr>
          <w:rFonts w:cs="Arial"/>
        </w:rPr>
        <w:t xml:space="preserve">. Por un lado, basado en cuatro modelos basados en perceptrón multicapa, red neuronal recurrente, red neuronal convolucional y una híbrida entre Red neuronal convolucional y red neuronal recurrente, las cuales fueron entregadas bajo ataques como Text Fooler, Text Bugger, Deep World Bug y PWWS. Por otro lado, respecto a la precisión del modelo perceptrón multicapa, red neuronal recurrente, red neuronal convolucional y la hibrida CNN-RNN, se evidencia que perceptrón multicapa tuvo un bajo rendimiento ante diferentes ataques. Asimismo, la red neuronal convolucional y la red neuronal recurrente fueron las más robustas ante diferentes ataques basados en el conjunto de datos </w:t>
      </w:r>
      <w:r w:rsidRPr="00823B6A">
        <w:rPr>
          <w:rFonts w:cs="Arial"/>
        </w:rPr>
        <w:t>Liar. Por otro lado,</w:t>
      </w:r>
      <w:r w:rsidR="00C40AD1" w:rsidRPr="00823B6A">
        <w:rPr>
          <w:rFonts w:cs="Arial"/>
        </w:rPr>
        <w:t xml:space="preserve"> </w:t>
      </w:r>
      <w:r w:rsidR="00C40AD1" w:rsidRPr="00823B6A">
        <w:rPr>
          <w:rFonts w:cs="Arial"/>
          <w:noProof/>
        </w:rPr>
        <w:t>Jiang et al.</w:t>
      </w:r>
      <w:r w:rsidR="00C40AD1" w:rsidRPr="00F23171">
        <w:rPr>
          <w:rFonts w:cs="Arial"/>
          <w:noProof/>
        </w:rPr>
        <w:t xml:space="preserve"> </w:t>
      </w:r>
      <w:r w:rsidRPr="00F23171">
        <w:rPr>
          <w:rFonts w:cs="Arial"/>
        </w:rPr>
        <w:t xml:space="preserve"> </w:t>
      </w:r>
      <w:r w:rsidR="00C40AD1" w:rsidRPr="00F23171">
        <w:rPr>
          <w:rFonts w:cs="Arial"/>
        </w:rPr>
        <w:fldChar w:fldCharType="begin" w:fldLock="1"/>
      </w:r>
      <w:r w:rsidR="00DE5F41" w:rsidRPr="00F23171">
        <w:rPr>
          <w:rFonts w:cs="Arial"/>
        </w:rPr>
        <w:instrText>ADDIN CSL_CITATION {"citationItems":[{"id":"ITEM-1","itemData":{"DOI":"10.1109/ACCESS.2021.3056079","ISSN":"21693536","abstract":"With the increasing popularity of social media, people has changed the way they access news. News online has become the major source of information for people. However, much information appearing on the Internet is dubious and even intended to mislead. Some fake news are so similar to the real ones that it is difficult for human to identify them. Therefore, automated fake news detection tools like machine learning and deep learning models have become an essential requirement. In this paper, we evaluated the performance of five machine learning models and three deep learning models on two fake and real news datasets of different size with hold out cross validation. We also used term frequency, term frequency-inverse document frequency and embedding techniques to obtain text representation for machine learning and deep learning models respectively. To evaluate models' performance, we used accuracy, precision, recall and F1-score as the evaluation metrics and a corrected version of McNemar's test to determine if models' performance is significantly different. Then, we proposed our novel stacking model which achieved testing accuracy of 99.94% and 96.05 % respectively on the ISOT dataset and KDnugget dataset. Furthermore, the performance of our proposed method is high as compared to baseline methods. Thus, we highly recommend it for fake news detection.","author":[{"dropping-particle":"","family":"Jiang","given":"Tao","non-dropping-particle":"","parse-names":false,"suffix":""},{"dropping-particle":"","family":"Li","given":"Jian Ping","non-dropping-particle":"","parse-names":false,"suffix":""},{"dropping-particle":"","family":"Haq","given":"Amin Ul","non-dropping-particle":"","parse-names":false,"suffix":""},{"dropping-particle":"","family":"Saboor","given":"Abdus","non-dropping-particle":"","parse-names":false,"suffix":""},{"dropping-particle":"","family":"Ali","given":"Amjad","non-dropping-particle":"","parse-names":false,"suffix":""}],"container-title":"IEEE Access","id":"ITEM-1","issued":{"date-parts":[["2021"]]},"page":"22626-22639","title":"A Novel Stacking Approach for Accurate Detection of Fake News","type":"article-journal","volume":"9"},"uris":["http://www.mendeley.com/documents/?uuid=ce200ceb-3a7b-406c-bba7-d436bb423cf6"]}],"mendeley":{"formattedCitation":"(Jiang et al. 2021)","manualFormatting":"(2021)","plainTextFormattedCitation":"(Jiang et al. 2021)","previouslyFormattedCitation":"(Jiang et al. 2021)"},"properties":{"noteIndex":0},"schema":"https://github.com/citation-style-language/schema/raw/master/csl-citation.json"}</w:instrText>
      </w:r>
      <w:r w:rsidR="00C40AD1" w:rsidRPr="00F23171">
        <w:rPr>
          <w:rFonts w:cs="Arial"/>
        </w:rPr>
        <w:fldChar w:fldCharType="separate"/>
      </w:r>
      <w:r w:rsidR="00C40AD1" w:rsidRPr="00F23171">
        <w:rPr>
          <w:rFonts w:cs="Arial"/>
          <w:noProof/>
        </w:rPr>
        <w:t>(2021)</w:t>
      </w:r>
      <w:r w:rsidR="00C40AD1" w:rsidRPr="00F23171">
        <w:rPr>
          <w:rFonts w:cs="Arial"/>
        </w:rPr>
        <w:fldChar w:fldCharType="end"/>
      </w:r>
      <w:r w:rsidR="00C40AD1" w:rsidRPr="00F23171">
        <w:rPr>
          <w:rFonts w:cs="Arial"/>
        </w:rPr>
        <w:t xml:space="preserve"> </w:t>
      </w:r>
      <w:r w:rsidRPr="00F23171">
        <w:rPr>
          <w:rFonts w:cs="Arial"/>
        </w:rPr>
        <w:lastRenderedPageBreak/>
        <w:t xml:space="preserve">proponen un modelo basado en la arquitectura de red neuronal híbrida, las cuales son la red neuronal convolucional y LSTM, las cuales emplearon técnicas de reducción de dimensionalidad antes de ser admitidos al clasificador. Por un lado, evidenciaron que en su modelo obtuvo un puntaje de alrededor de 97%  de precisión en un conjunto de datos pequeños, por lo que decidieron realizar la prueba de su modelo en un conjunto de datos más grande como PolitiFact, obteniendo como resultado de precisión un 80,62% para el modelo LSTM, 73,29% para el modelo de red neuronal convolucional, 86,14% para el modelo híbrido CNN Y LSTM, 83,81% en el modelo LSTM bidireccional, 88,78% para el modelo de conjunto CNN bidireccional y LSTM con mecanismo de atención, 86,57% en el modelo red neuronal convolucional  y LSTM con mecanismo de atención y 86.89% para el modelo ensamblado bidireccional LSTM. Asimismo, para los algoritmos de aprendizaje automático, obtuvieron los resultados de precisión de un 57,58% para la regresión logística y un 58,68% en </w:t>
      </w:r>
      <w:r w:rsidR="006B5593">
        <w:rPr>
          <w:rFonts w:cs="Arial"/>
        </w:rPr>
        <w:t>m</w:t>
      </w:r>
      <w:r w:rsidRPr="00F23171">
        <w:rPr>
          <w:rFonts w:cs="Arial"/>
        </w:rPr>
        <w:t>áquinas de vectores de soporte. Por otro lado, evidenciaron que el mecanismo de atención utilizado en la red neuronal convolucional y LSTM bidireccional resultó obtener la precisión más alta con un porcentaje del 88,79%.</w:t>
      </w:r>
    </w:p>
    <w:p w14:paraId="5839613E" w14:textId="6D5FDAC1" w:rsidR="00406F8F" w:rsidRDefault="00406F8F" w:rsidP="006038DE">
      <w:pPr>
        <w:spacing w:line="360" w:lineRule="auto"/>
        <w:rPr>
          <w:rFonts w:cs="Arial"/>
        </w:rPr>
      </w:pPr>
    </w:p>
    <w:p w14:paraId="17D87EB9" w14:textId="4DD5E2D0" w:rsidR="00C948ED" w:rsidRDefault="00C948ED" w:rsidP="006038DE">
      <w:pPr>
        <w:spacing w:line="360" w:lineRule="auto"/>
        <w:rPr>
          <w:rFonts w:cs="Arial"/>
        </w:rPr>
      </w:pPr>
      <w:r w:rsidRPr="4811B42D">
        <w:rPr>
          <w:rFonts w:cs="Arial"/>
          <w:highlight w:val="cyan"/>
        </w:rPr>
        <w:t>En conclusión, se han visto diversas investigaciones sobre distintos modelos de inteligencia artificial para detener la propagación de noticias falsas en redes sociales. Por un lado, se han evidenciados diversos modelos basados en inteligencia artificial destacando entre ellos, el modelo de regresión logística por su alto porcentaje de precisión en la detección de noticias falsas en redes sociales. Asimismo, se evidencia que este modelo tiene limitaciones dependiendo del conjunto de datos con el cual se procede a entrenar. Por otro lado, en los últimos años durante la pandemia contra el COVID-19, se ha evidenciado un incremento de noticias falsas en redes sociales por fines personales o políticos, para lo cual</w:t>
      </w:r>
      <w:r w:rsidR="003E6FBD">
        <w:rPr>
          <w:rFonts w:cs="Arial"/>
          <w:highlight w:val="cyan"/>
        </w:rPr>
        <w:t>,</w:t>
      </w:r>
      <w:r w:rsidRPr="4811B42D">
        <w:rPr>
          <w:rFonts w:cs="Arial"/>
          <w:highlight w:val="cyan"/>
        </w:rPr>
        <w:t xml:space="preserve"> cabe recalcar</w:t>
      </w:r>
      <w:r w:rsidR="74B56CE1" w:rsidRPr="4811B42D">
        <w:rPr>
          <w:rFonts w:cs="Arial"/>
          <w:highlight w:val="cyan"/>
        </w:rPr>
        <w:t xml:space="preserve"> </w:t>
      </w:r>
      <w:r w:rsidRPr="4811B42D">
        <w:rPr>
          <w:rFonts w:cs="Arial"/>
          <w:highlight w:val="cyan"/>
        </w:rPr>
        <w:t>que existen escasas investigaciones sobre la creación de un modelo de detección de noticias falsas basados en un conjunto de datos en español. Por lo tanto, podría ser un gran aporte en la reducción del impacto de las noticias falsas en redes sociales en Latinoamérica</w:t>
      </w:r>
    </w:p>
    <w:p w14:paraId="69EEE5E9" w14:textId="6FED7ADE" w:rsidR="00FF68C3" w:rsidRPr="00FF68C3" w:rsidRDefault="006D3AF0" w:rsidP="0079297C">
      <w:pPr>
        <w:pStyle w:val="Ttulo1"/>
        <w:numPr>
          <w:ilvl w:val="0"/>
          <w:numId w:val="3"/>
        </w:numPr>
        <w:spacing w:line="360" w:lineRule="auto"/>
        <w:ind w:left="0" w:hanging="426"/>
        <w:jc w:val="left"/>
        <w:rPr>
          <w:rFonts w:cs="Arial"/>
          <w:szCs w:val="22"/>
        </w:rPr>
      </w:pPr>
      <w:bookmarkStart w:id="4" w:name="_Toc84054230"/>
      <w:r w:rsidRPr="00F23171">
        <w:rPr>
          <w:rFonts w:cs="Arial"/>
          <w:szCs w:val="22"/>
        </w:rPr>
        <w:t>MARCO TEÓRICO</w:t>
      </w:r>
      <w:bookmarkEnd w:id="4"/>
    </w:p>
    <w:p w14:paraId="59DD9717" w14:textId="0B3BD53D" w:rsidR="00E15B9B" w:rsidRDefault="0003094A" w:rsidP="0079297C">
      <w:pPr>
        <w:pStyle w:val="Prrafodelista"/>
        <w:numPr>
          <w:ilvl w:val="1"/>
          <w:numId w:val="3"/>
        </w:numPr>
        <w:spacing w:line="360" w:lineRule="auto"/>
        <w:rPr>
          <w:rFonts w:ascii="Arial" w:hAnsi="Arial" w:cs="Arial"/>
        </w:rPr>
      </w:pPr>
      <w:r w:rsidRPr="0003094A">
        <w:rPr>
          <w:rFonts w:ascii="Arial" w:hAnsi="Arial" w:cs="Arial"/>
        </w:rPr>
        <w:t>Machine learning</w:t>
      </w:r>
    </w:p>
    <w:p w14:paraId="1170393D" w14:textId="2722B6B9" w:rsidR="0003094A" w:rsidRPr="00F23171" w:rsidRDefault="0003094A" w:rsidP="0079297C">
      <w:pPr>
        <w:pStyle w:val="Prrafodelista"/>
        <w:numPr>
          <w:ilvl w:val="2"/>
          <w:numId w:val="3"/>
        </w:numPr>
        <w:spacing w:line="360" w:lineRule="auto"/>
        <w:ind w:left="1418" w:hanging="709"/>
        <w:rPr>
          <w:rFonts w:ascii="Arial" w:hAnsi="Arial" w:cs="Arial"/>
        </w:rPr>
      </w:pPr>
      <w:r w:rsidRPr="0003094A">
        <w:rPr>
          <w:rFonts w:ascii="Arial" w:hAnsi="Arial" w:cs="Arial"/>
        </w:rPr>
        <w:t>Fake news</w:t>
      </w:r>
    </w:p>
    <w:p w14:paraId="7E7EA0AA" w14:textId="21994D40" w:rsidR="00A6042E" w:rsidRPr="0079297C" w:rsidRDefault="0003094A" w:rsidP="004C3078">
      <w:pPr>
        <w:pStyle w:val="Prrafodelista"/>
        <w:spacing w:line="360" w:lineRule="auto"/>
        <w:ind w:left="1440"/>
        <w:jc w:val="both"/>
        <w:rPr>
          <w:rFonts w:ascii="Arial" w:hAnsi="Arial" w:cs="Arial"/>
        </w:rPr>
      </w:pPr>
      <w:r w:rsidRPr="0079297C">
        <w:rPr>
          <w:rFonts w:ascii="Arial" w:hAnsi="Arial" w:cs="Arial"/>
        </w:rPr>
        <w:t xml:space="preserve">El concepto o definición de noticias falsas puede tener diferentes significados en diferentes contextos, la cual puede generar confusión en algunos lectores, es por ello que es necesario para la presente investigación aclarar el concepto que se tomara de fakenew una “fakenew” además de otros conceptos adicionales que serán usados en la investigación. Por un lado, la palabra mencionada “falso” o en inglés “fake” se entiende como algo que no es cierto o aparenta ser verdadero, </w:t>
      </w:r>
      <w:r w:rsidRPr="0079297C">
        <w:rPr>
          <w:rFonts w:ascii="Arial" w:hAnsi="Arial" w:cs="Arial"/>
        </w:rPr>
        <w:lastRenderedPageBreak/>
        <w:t>pero no lo es. Por otro lado, la palabra mencionada “noticias” o en inglés “news”, se refiere a un informe de sucesos del presente o del futuro. Por lo tanto, el enunciado “noticias falsas”, indica una información falsa divulgada en forma de hechos verídicos por medio digital o público. Asimismo, cabe destacar que, en Malasia, está prohibido la divulgación de noticias falsas, la cual si se infringe la legislación obtendrá una sanción de hasta seis años de cárcel(Mokhtar et al. 2019). En base a esta definición de fake news se puede deducir que son noticia perjudiciales que fomentan la desinformación y el desorden así mismo traer consecuencias nefastas es por ello que a lo largo de los años se han ido desarrollado softwares capaces de filtrar esas noticias falsa mediante el aprendizaje automático, la cual es una disciplina científica de la rama de inteligencia artificial, que se encargan de crear sistemas que aprenden automáticamente tales como relación de noticias, transcripción de voz a texto, publicidad a los usuarios en cierta red, selección de resultados de búsquedas relevantes e identificación de objetos a través de imágenes (Lecun, Bengio, and Hinton 2015).</w:t>
      </w:r>
    </w:p>
    <w:p w14:paraId="1135594F" w14:textId="77777777" w:rsidR="0003094A" w:rsidRPr="0079297C" w:rsidRDefault="0003094A" w:rsidP="0079297C">
      <w:pPr>
        <w:pStyle w:val="Prrafodelista"/>
        <w:spacing w:line="360" w:lineRule="auto"/>
        <w:ind w:left="1080"/>
        <w:rPr>
          <w:rFonts w:ascii="Arial" w:hAnsi="Arial" w:cs="Arial"/>
        </w:rPr>
      </w:pPr>
    </w:p>
    <w:p w14:paraId="7424AC25" w14:textId="2BBDF629" w:rsidR="0003094A" w:rsidRDefault="00BF5E47" w:rsidP="0079297C">
      <w:pPr>
        <w:pStyle w:val="Prrafodelista"/>
        <w:numPr>
          <w:ilvl w:val="2"/>
          <w:numId w:val="3"/>
        </w:numPr>
        <w:spacing w:line="360" w:lineRule="auto"/>
        <w:ind w:left="1418" w:hanging="709"/>
        <w:rPr>
          <w:rFonts w:ascii="Arial" w:hAnsi="Arial" w:cs="Arial"/>
        </w:rPr>
      </w:pPr>
      <w:r w:rsidRPr="00F23171">
        <w:rPr>
          <w:rFonts w:ascii="Arial" w:hAnsi="Arial" w:cs="Arial"/>
        </w:rPr>
        <w:t xml:space="preserve">Aprendizaje automático </w:t>
      </w:r>
    </w:p>
    <w:p w14:paraId="31994E6C" w14:textId="77777777" w:rsidR="0079297C" w:rsidRPr="0003094A" w:rsidRDefault="0079297C" w:rsidP="0079297C">
      <w:pPr>
        <w:pStyle w:val="Prrafodelista"/>
        <w:spacing w:line="360" w:lineRule="auto"/>
        <w:ind w:left="1080"/>
        <w:rPr>
          <w:rFonts w:ascii="Arial" w:hAnsi="Arial" w:cs="Arial"/>
        </w:rPr>
      </w:pPr>
    </w:p>
    <w:p w14:paraId="327DDD23" w14:textId="6A01C788" w:rsidR="0003094A" w:rsidRPr="00F23171" w:rsidRDefault="0003094A" w:rsidP="004C3078">
      <w:pPr>
        <w:pStyle w:val="Prrafodelista"/>
        <w:spacing w:line="360" w:lineRule="auto"/>
        <w:ind w:left="1416"/>
        <w:jc w:val="both"/>
        <w:rPr>
          <w:rFonts w:ascii="Arial" w:hAnsi="Arial" w:cs="Arial"/>
        </w:rPr>
      </w:pPr>
      <w:r w:rsidRPr="0003094A">
        <w:rPr>
          <w:rFonts w:ascii="Arial" w:hAnsi="Arial" w:cs="Arial"/>
        </w:rPr>
        <w:t xml:space="preserve">El aprendizaje automático tiene diversos modelos o algoritmos matemáticos que nos permiten la representación de datos que en su mayoría se clasifican en aprendizaje supervisado y no supervisado, los cuales se diferencia en que para los modelos de aprendizaje supervisado se conoce la variable </w:t>
      </w:r>
      <w:r w:rsidRPr="004C3078">
        <w:rPr>
          <w:rFonts w:ascii="Arial" w:hAnsi="Arial" w:cs="Arial"/>
          <w:b/>
          <w:bCs/>
        </w:rPr>
        <w:t>f</w:t>
      </w:r>
      <w:r w:rsidRPr="0003094A">
        <w:rPr>
          <w:rFonts w:ascii="Arial" w:hAnsi="Arial" w:cs="Arial"/>
        </w:rPr>
        <w:t xml:space="preserve"> que permite asignar labels (etiquetas) a los datos, mientras que en el otro caso el aprendizaje no supervisado se basa en un entrenamiento conjunto de vectores y no se cuenta con labels</w:t>
      </w:r>
      <w:r>
        <w:rPr>
          <w:rFonts w:ascii="Arial" w:hAnsi="Arial" w:cs="Arial"/>
        </w:rPr>
        <w:t xml:space="preserve"> </w:t>
      </w:r>
      <w:r w:rsidRPr="0003094A">
        <w:rPr>
          <w:rFonts w:ascii="Arial" w:hAnsi="Arial" w:cs="Arial"/>
        </w:rPr>
        <w:t>asignados a los datos para el entrenamiento dificultando la agrupación de datos.(J. Nilsson 1996)</w:t>
      </w:r>
    </w:p>
    <w:p w14:paraId="67B09FA3" w14:textId="77777777" w:rsidR="0059785A" w:rsidRPr="00F23171" w:rsidRDefault="0059785A" w:rsidP="0079297C">
      <w:pPr>
        <w:pStyle w:val="Prrafodelista"/>
        <w:spacing w:line="360" w:lineRule="auto"/>
        <w:ind w:left="1080"/>
        <w:rPr>
          <w:rFonts w:ascii="Arial" w:hAnsi="Arial" w:cs="Arial"/>
        </w:rPr>
      </w:pPr>
    </w:p>
    <w:p w14:paraId="7879D4B3" w14:textId="61E62EA2" w:rsidR="007D273A" w:rsidRPr="007D273A" w:rsidRDefault="0003094A" w:rsidP="0079297C">
      <w:pPr>
        <w:pStyle w:val="Prrafodelista"/>
        <w:numPr>
          <w:ilvl w:val="3"/>
          <w:numId w:val="3"/>
        </w:numPr>
        <w:spacing w:line="360" w:lineRule="auto"/>
        <w:ind w:left="2127" w:hanging="851"/>
        <w:rPr>
          <w:rFonts w:ascii="Arial" w:hAnsi="Arial" w:cs="Arial"/>
        </w:rPr>
      </w:pPr>
      <w:r w:rsidRPr="00F23171">
        <w:rPr>
          <w:rFonts w:ascii="Arial" w:hAnsi="Arial" w:cs="Arial"/>
        </w:rPr>
        <w:t>Regresión</w:t>
      </w:r>
      <w:r w:rsidR="0027038C" w:rsidRPr="00F23171">
        <w:rPr>
          <w:rFonts w:ascii="Arial" w:hAnsi="Arial" w:cs="Arial"/>
        </w:rPr>
        <w:t xml:space="preserve"> </w:t>
      </w:r>
      <w:r w:rsidR="00BF5E47" w:rsidRPr="00F23171">
        <w:rPr>
          <w:rFonts w:ascii="Arial" w:hAnsi="Arial" w:cs="Arial"/>
        </w:rPr>
        <w:t>logística</w:t>
      </w:r>
    </w:p>
    <w:p w14:paraId="1B75920A" w14:textId="064F450B" w:rsidR="002E1D6D" w:rsidRPr="0079297C" w:rsidRDefault="0003094A" w:rsidP="004C3078">
      <w:pPr>
        <w:pStyle w:val="Prrafodelista"/>
        <w:spacing w:line="360" w:lineRule="auto"/>
        <w:ind w:left="2124"/>
        <w:jc w:val="both"/>
        <w:rPr>
          <w:rFonts w:ascii="Arial" w:hAnsi="Arial" w:cs="Arial"/>
        </w:rPr>
      </w:pPr>
      <w:r w:rsidRPr="0079297C">
        <w:rPr>
          <w:rFonts w:ascii="Arial" w:hAnsi="Arial" w:cs="Arial"/>
        </w:rPr>
        <w:t xml:space="preserve">La regresión logística es un tipo de aprendizaje supervisado que pertenece al tipo de análisis basado en la regresión que es usado para poder predecir el resultado de una variable respecto a las otras variables que son predictoras o independientes. Asimismo, la regresión logística incorpora o incluye la comprobación de hipótesis, en conjunto con las demás evaluaciones realizadas, medidas de aptitud o cálculos. Además, cabe resaltar que la regresión logística podría ser unos de los métodos de explotación en lo que respecta a los datos, los más habituales o usados, </w:t>
      </w:r>
      <w:r w:rsidRPr="0079297C">
        <w:rPr>
          <w:rFonts w:ascii="Arial" w:hAnsi="Arial" w:cs="Arial"/>
        </w:rPr>
        <w:lastRenderedPageBreak/>
        <w:t>ya que cuenta con semejanza o analogía matemática con la sencillez en la que se selecciona de manera automática las variables y la regresión múltiple ordinaria (Desouky Fattoh and Mousa 2021).</w:t>
      </w:r>
    </w:p>
    <w:p w14:paraId="21D1D25F" w14:textId="1AB4E306" w:rsidR="00131D50" w:rsidRPr="0003094A" w:rsidRDefault="009D3578" w:rsidP="0079297C">
      <w:pPr>
        <w:pStyle w:val="Prrafodelista"/>
        <w:numPr>
          <w:ilvl w:val="3"/>
          <w:numId w:val="3"/>
        </w:numPr>
        <w:spacing w:line="360" w:lineRule="auto"/>
        <w:ind w:left="2127" w:hanging="851"/>
        <w:rPr>
          <w:rFonts w:ascii="Arial" w:hAnsi="Arial" w:cs="Arial"/>
        </w:rPr>
      </w:pPr>
      <w:r w:rsidRPr="0003094A">
        <w:rPr>
          <w:rFonts w:ascii="Arial" w:hAnsi="Arial" w:cs="Arial"/>
        </w:rPr>
        <w:t>B</w:t>
      </w:r>
      <w:r w:rsidR="00131D50" w:rsidRPr="0003094A">
        <w:rPr>
          <w:rFonts w:ascii="Arial" w:hAnsi="Arial" w:cs="Arial"/>
        </w:rPr>
        <w:t>osque aleatorio</w:t>
      </w:r>
    </w:p>
    <w:p w14:paraId="631514E0" w14:textId="11E1B908" w:rsidR="00F37F85" w:rsidRDefault="0003094A" w:rsidP="004C3078">
      <w:pPr>
        <w:pStyle w:val="Prrafodelista"/>
        <w:spacing w:line="360" w:lineRule="auto"/>
        <w:ind w:left="2124"/>
        <w:jc w:val="both"/>
        <w:rPr>
          <w:rFonts w:ascii="Arial" w:hAnsi="Arial" w:cs="Arial"/>
        </w:rPr>
      </w:pPr>
      <w:r w:rsidRPr="0003094A">
        <w:rPr>
          <w:rFonts w:ascii="Arial" w:hAnsi="Arial" w:cs="Arial"/>
        </w:rPr>
        <w:t>El clasificador de bosque aleatorio es otro tipo de aprendizaje automático supervisado que a diferencia de la regresión logística está compuesto por una gran variedad de árboles de decisiones, las cuales se desempeñan de manera óptima como un conjunto. Asimismo, por cada árbol individual que se fabrica o construye, realiza uso de la aleatoriedad, para que pueda establecer un bosque de árboles relacionados de forma negativa, la cual su predicción para cualquier árbol será la más confiable. Además, se asigna a cada árbol en el bosque aleatorio una prevención de clase, para lo cual el modelo que se convertirá en predictor será la clase más votada. Cabe destacar, que funciona bien el modelo de bosque aleatorio, ya que los modelos constituyentes individuales se superan gracias a la gran cantidad de árboles correlacionados. Por lo tanto, los bosques aleatorios es un procedimiento o método de vital importancia porque se encuentra basado en el algoritmo de árboles de clasificación y regresión (Desouky Fattoh and Mousa 2021).</w:t>
      </w:r>
    </w:p>
    <w:p w14:paraId="1B842D38" w14:textId="77777777" w:rsidR="0003094A" w:rsidRPr="00F37F85" w:rsidRDefault="0003094A" w:rsidP="0079297C">
      <w:pPr>
        <w:pStyle w:val="Prrafodelista"/>
        <w:spacing w:line="360" w:lineRule="auto"/>
        <w:ind w:left="2124"/>
        <w:contextualSpacing w:val="0"/>
        <w:jc w:val="both"/>
        <w:rPr>
          <w:rFonts w:ascii="Arial" w:hAnsi="Arial" w:cs="Arial"/>
        </w:rPr>
      </w:pPr>
    </w:p>
    <w:p w14:paraId="32625A50" w14:textId="2D490460" w:rsidR="00CA57E8" w:rsidRPr="007D273A" w:rsidRDefault="00BF5E47" w:rsidP="0079297C">
      <w:pPr>
        <w:pStyle w:val="Prrafodelista"/>
        <w:numPr>
          <w:ilvl w:val="1"/>
          <w:numId w:val="3"/>
        </w:numPr>
        <w:spacing w:line="360" w:lineRule="auto"/>
        <w:contextualSpacing w:val="0"/>
        <w:rPr>
          <w:rFonts w:ascii="Arial" w:hAnsi="Arial" w:cs="Arial"/>
        </w:rPr>
      </w:pPr>
      <w:r w:rsidRPr="00F23171">
        <w:rPr>
          <w:rFonts w:ascii="Arial" w:hAnsi="Arial" w:cs="Arial"/>
        </w:rPr>
        <w:t>Aprendizaje profundo</w:t>
      </w:r>
    </w:p>
    <w:p w14:paraId="22A49894" w14:textId="05702629" w:rsidR="0003094A" w:rsidRDefault="0003094A" w:rsidP="004C3078">
      <w:pPr>
        <w:spacing w:line="360" w:lineRule="auto"/>
        <w:ind w:left="1080"/>
        <w:rPr>
          <w:rFonts w:cs="Arial"/>
        </w:rPr>
      </w:pPr>
      <w:r w:rsidRPr="0003094A">
        <w:rPr>
          <w:rFonts w:cs="Arial"/>
        </w:rPr>
        <w:t>El aprendizaje automático es un tipo de machine learning que se diferencia principalmente en que el Deep learning se basa en un  proceso de aprendizaje automático usando redes neuronales, las cuales resultan muy útiles para la revelación de una o varias estructuras relacionadas con datos de dimensión alta, que a su vez son algoritmos aplicados a diversos dominios tales como los negocios en internet, la ciencia, entre otros (Lecun et al. 2015), mientras que en el machine learning se usa usualmente algoritmos que permite la toma de decisiones mediante ramas de evolución o arboles de decisión, esta diferencia entre ambos implica que el aprendizaje automático este sujeto a la supervisión humana</w:t>
      </w:r>
      <w:r w:rsidR="00867E27">
        <w:rPr>
          <w:rFonts w:cs="Arial"/>
        </w:rPr>
        <w:t>,</w:t>
      </w:r>
      <w:r w:rsidRPr="0003094A">
        <w:rPr>
          <w:rFonts w:cs="Arial"/>
        </w:rPr>
        <w:t>mientras que el aprendizaje profundo sea más autónomo. Así mismo en el aprendizaje profundo mencionaremos 2 tipos de redes neuronales más comúnmente usadas en el aprendizaje profundo las cuales son CNN (Convultional Neural Networks), RNN (Recurrent Neural Networks).</w:t>
      </w:r>
    </w:p>
    <w:p w14:paraId="4AFC89E9" w14:textId="77777777" w:rsidR="0003094A" w:rsidRPr="00F23171" w:rsidRDefault="0003094A" w:rsidP="0079297C">
      <w:pPr>
        <w:spacing w:line="360" w:lineRule="auto"/>
        <w:ind w:left="1080"/>
        <w:jc w:val="left"/>
        <w:rPr>
          <w:rFonts w:cs="Arial"/>
        </w:rPr>
      </w:pPr>
    </w:p>
    <w:p w14:paraId="04BAC65B" w14:textId="44F9E16B" w:rsidR="00234CE8" w:rsidRPr="007D273A" w:rsidRDefault="009F4B5E" w:rsidP="0079297C">
      <w:pPr>
        <w:pStyle w:val="Prrafodelista"/>
        <w:spacing w:line="360" w:lineRule="auto"/>
        <w:ind w:left="1080"/>
        <w:contextualSpacing w:val="0"/>
        <w:rPr>
          <w:rFonts w:ascii="Arial" w:hAnsi="Arial" w:cs="Arial"/>
        </w:rPr>
      </w:pPr>
      <w:r w:rsidRPr="00F23171">
        <w:rPr>
          <w:rFonts w:ascii="Arial" w:hAnsi="Arial" w:cs="Arial"/>
        </w:rPr>
        <w:lastRenderedPageBreak/>
        <w:t>5.</w:t>
      </w:r>
      <w:r w:rsidR="0003094A">
        <w:rPr>
          <w:rFonts w:ascii="Arial" w:hAnsi="Arial" w:cs="Arial"/>
        </w:rPr>
        <w:t>2</w:t>
      </w:r>
      <w:r w:rsidRPr="00F23171">
        <w:rPr>
          <w:rFonts w:ascii="Arial" w:hAnsi="Arial" w:cs="Arial"/>
        </w:rPr>
        <w:t>.1.</w:t>
      </w:r>
      <w:r w:rsidRPr="00F23171">
        <w:rPr>
          <w:rFonts w:ascii="Arial" w:hAnsi="Arial" w:cs="Arial"/>
        </w:rPr>
        <w:tab/>
        <w:t>Redes neuronales convolucionales</w:t>
      </w:r>
    </w:p>
    <w:p w14:paraId="3C6B64AF" w14:textId="2AA33F37" w:rsidR="0003094A" w:rsidRDefault="0003094A" w:rsidP="00867E27">
      <w:pPr>
        <w:spacing w:line="360" w:lineRule="auto"/>
        <w:ind w:left="2124" w:firstLine="6"/>
        <w:rPr>
          <w:rFonts w:cs="Arial"/>
        </w:rPr>
      </w:pPr>
      <w:r w:rsidRPr="00F23171">
        <w:rPr>
          <w:rFonts w:cs="Arial"/>
        </w:rPr>
        <w:t>Es un algoritmo de aprendizaje profundo, la cual tiene la capacidad como entrada una imagen ya sea en 2D o 3D, para posteriormente procesarla y al final poder diferenciarlas entre otras imágenes</w:t>
      </w:r>
      <w:r w:rsidRPr="00F23171">
        <w:rPr>
          <w:rFonts w:cs="Arial"/>
        </w:rPr>
        <w:fldChar w:fldCharType="begin" w:fldLock="1"/>
      </w:r>
      <w:r w:rsidRPr="00F23171">
        <w:rPr>
          <w:rFonts w:cs="Arial"/>
        </w:rPr>
        <w:instrText>ADDIN CSL_CITATION {"citationItems":[{"id":"ITEM-1","itemData":{"DOI":"10.1038/nature14539","author":[{"dropping-particle":"","family":"Lecun","given":"Yann","non-dropping-particle":"","parse-names":false,"suffix":""},{"dropping-particle":"","family":"Bengio","given":"Yoshua","non-dropping-particle":"","parse-names":false,"suffix":""},{"dropping-particle":"","family":"Hinton","given":"Geoffrey","non-dropping-particle":"","parse-names":false,"suffix":""}],"id":"ITEM-1","issued":{"date-parts":[["2015"]]},"title":"Deep learning","type":"article-journal"},"uris":["http://www.mendeley.com/documents/?uuid=54fb8058-55cb-4cf5-be57-040a2385f5a7"]}],"mendeley":{"formattedCitation":"(Lecun et al. 2015)","plainTextFormattedCitation":"(Lecun et al. 2015)","previouslyFormattedCitation":"(Lecun et al. 2015)"},"properties":{"noteIndex":0},"schema":"https://github.com/citation-style-language/schema/raw/master/csl-citation.json"}</w:instrText>
      </w:r>
      <w:r w:rsidRPr="00F23171">
        <w:rPr>
          <w:rFonts w:cs="Arial"/>
        </w:rPr>
        <w:fldChar w:fldCharType="separate"/>
      </w:r>
      <w:r w:rsidRPr="00F23171">
        <w:rPr>
          <w:rFonts w:cs="Arial"/>
          <w:noProof/>
        </w:rPr>
        <w:t>(Lecun et al. 2015)</w:t>
      </w:r>
      <w:r w:rsidRPr="00F23171">
        <w:rPr>
          <w:rFonts w:cs="Arial"/>
        </w:rPr>
        <w:fldChar w:fldCharType="end"/>
      </w:r>
      <w:r w:rsidRPr="00F23171">
        <w:rPr>
          <w:rFonts w:cs="Arial"/>
        </w:rPr>
        <w:t xml:space="preserve">. </w:t>
      </w:r>
    </w:p>
    <w:p w14:paraId="17C23C27" w14:textId="77777777" w:rsidR="0003094A" w:rsidRPr="00F23171" w:rsidRDefault="0003094A" w:rsidP="0079297C">
      <w:pPr>
        <w:spacing w:line="360" w:lineRule="auto"/>
        <w:ind w:left="2124" w:firstLine="6"/>
        <w:jc w:val="left"/>
        <w:rPr>
          <w:rFonts w:cs="Arial"/>
        </w:rPr>
      </w:pPr>
    </w:p>
    <w:p w14:paraId="3C905836" w14:textId="3FD4628D" w:rsidR="00A13070" w:rsidRPr="00F23171" w:rsidRDefault="009F4B5E" w:rsidP="0079297C">
      <w:pPr>
        <w:pStyle w:val="Prrafodelista"/>
        <w:spacing w:line="360" w:lineRule="auto"/>
        <w:ind w:left="1080"/>
        <w:contextualSpacing w:val="0"/>
        <w:rPr>
          <w:rFonts w:ascii="Arial" w:hAnsi="Arial" w:cs="Arial"/>
        </w:rPr>
      </w:pPr>
      <w:r w:rsidRPr="00F23171">
        <w:rPr>
          <w:rFonts w:ascii="Arial" w:hAnsi="Arial" w:cs="Arial"/>
        </w:rPr>
        <w:t>5.</w:t>
      </w:r>
      <w:r w:rsidR="0003094A">
        <w:rPr>
          <w:rFonts w:ascii="Arial" w:hAnsi="Arial" w:cs="Arial"/>
        </w:rPr>
        <w:t>2</w:t>
      </w:r>
      <w:r w:rsidRPr="00F23171">
        <w:rPr>
          <w:rFonts w:ascii="Arial" w:hAnsi="Arial" w:cs="Arial"/>
        </w:rPr>
        <w:t>.</w:t>
      </w:r>
      <w:r w:rsidR="00375913" w:rsidRPr="00F23171">
        <w:rPr>
          <w:rFonts w:ascii="Arial" w:hAnsi="Arial" w:cs="Arial"/>
        </w:rPr>
        <w:t>2</w:t>
      </w:r>
      <w:r w:rsidRPr="00F23171">
        <w:rPr>
          <w:rFonts w:ascii="Arial" w:hAnsi="Arial" w:cs="Arial"/>
        </w:rPr>
        <w:t>.</w:t>
      </w:r>
      <w:r w:rsidRPr="00F23171">
        <w:rPr>
          <w:rFonts w:ascii="Arial" w:hAnsi="Arial" w:cs="Arial"/>
        </w:rPr>
        <w:tab/>
        <w:t>Redes neuronales concurrentes</w:t>
      </w:r>
    </w:p>
    <w:p w14:paraId="5C465A43" w14:textId="118A59BF" w:rsidR="00CA57E8" w:rsidRDefault="0003094A" w:rsidP="00867E27">
      <w:pPr>
        <w:spacing w:line="360" w:lineRule="auto"/>
        <w:ind w:left="2124"/>
        <w:rPr>
          <w:rFonts w:cs="Arial"/>
        </w:rPr>
      </w:pPr>
      <w:r w:rsidRPr="0003094A">
        <w:rPr>
          <w:rFonts w:cs="Arial"/>
        </w:rPr>
        <w:t>Las redes neuronales concurrentes son usadas para procesar en su entrada una secuencia de elementos a la vez, conteniendo información de elementos pasados basados en historias pasadas, a menudo se usa las redes neuronales recurrentes para tareas relacionadas con la entrada de datos secuenciales, tales como el lenguaje verbal y texto(Lecun et al. 2015), permitiendo identificar diversas características del lenguaje con en el caso de Google translate que utiliza el procesamiento de lenguaje natural o NLP, además las redes neuronales concurrentes poseen una característica de memoria a corto plazo (LSTM).</w:t>
      </w:r>
    </w:p>
    <w:p w14:paraId="03A1A2FF" w14:textId="77777777" w:rsidR="0003094A" w:rsidRPr="00F23171" w:rsidRDefault="0003094A" w:rsidP="0079297C">
      <w:pPr>
        <w:spacing w:line="360" w:lineRule="auto"/>
        <w:ind w:left="2124"/>
        <w:jc w:val="left"/>
        <w:rPr>
          <w:rFonts w:cs="Arial"/>
        </w:rPr>
      </w:pPr>
    </w:p>
    <w:p w14:paraId="1DFBE901" w14:textId="24C8EB22" w:rsidR="00A76A70" w:rsidRPr="007D273A" w:rsidRDefault="00375913" w:rsidP="0079297C">
      <w:pPr>
        <w:pStyle w:val="Prrafodelista"/>
        <w:spacing w:line="360" w:lineRule="auto"/>
        <w:ind w:left="1416"/>
        <w:contextualSpacing w:val="0"/>
        <w:jc w:val="both"/>
        <w:rPr>
          <w:rFonts w:ascii="Arial" w:hAnsi="Arial" w:cs="Arial"/>
        </w:rPr>
      </w:pPr>
      <w:r w:rsidRPr="00F23171">
        <w:rPr>
          <w:rFonts w:ascii="Arial" w:hAnsi="Arial" w:cs="Arial"/>
        </w:rPr>
        <w:t xml:space="preserve">  </w:t>
      </w:r>
      <w:r w:rsidR="009F4B5E" w:rsidRPr="00F23171">
        <w:rPr>
          <w:rFonts w:ascii="Arial" w:hAnsi="Arial" w:cs="Arial"/>
        </w:rPr>
        <w:t>5.</w:t>
      </w:r>
      <w:r w:rsidR="006C5443">
        <w:rPr>
          <w:rFonts w:ascii="Arial" w:hAnsi="Arial" w:cs="Arial"/>
        </w:rPr>
        <w:t>2</w:t>
      </w:r>
      <w:r w:rsidR="009F4B5E" w:rsidRPr="00F23171">
        <w:rPr>
          <w:rFonts w:ascii="Arial" w:hAnsi="Arial" w:cs="Arial"/>
        </w:rPr>
        <w:t>.</w:t>
      </w:r>
      <w:r w:rsidRPr="00F23171">
        <w:rPr>
          <w:rFonts w:ascii="Arial" w:hAnsi="Arial" w:cs="Arial"/>
        </w:rPr>
        <w:t>2</w:t>
      </w:r>
      <w:r w:rsidR="009F4B5E" w:rsidRPr="00F23171">
        <w:rPr>
          <w:rFonts w:ascii="Arial" w:hAnsi="Arial" w:cs="Arial"/>
        </w:rPr>
        <w:t>.</w:t>
      </w:r>
      <w:r w:rsidRPr="00F23171">
        <w:rPr>
          <w:rFonts w:ascii="Arial" w:hAnsi="Arial" w:cs="Arial"/>
        </w:rPr>
        <w:t xml:space="preserve">1.   </w:t>
      </w:r>
      <w:r w:rsidR="009F4B5E" w:rsidRPr="00F23171">
        <w:rPr>
          <w:rFonts w:ascii="Arial" w:hAnsi="Arial" w:cs="Arial"/>
        </w:rPr>
        <w:t>Memoria a corto plazo (LSTM)</w:t>
      </w:r>
    </w:p>
    <w:p w14:paraId="6F369651" w14:textId="2F274738" w:rsidR="00A70FDD" w:rsidRDefault="00FD6646" w:rsidP="0079297C">
      <w:pPr>
        <w:pStyle w:val="Prrafodelista"/>
        <w:spacing w:line="360" w:lineRule="auto"/>
        <w:ind w:left="2460"/>
        <w:contextualSpacing w:val="0"/>
        <w:jc w:val="both"/>
        <w:rPr>
          <w:rFonts w:ascii="Arial" w:hAnsi="Arial" w:cs="Arial"/>
        </w:rPr>
      </w:pPr>
      <w:r w:rsidRPr="00F23171">
        <w:rPr>
          <w:rFonts w:ascii="Arial" w:hAnsi="Arial" w:cs="Arial"/>
        </w:rPr>
        <w:t>La arquitectura de red neuronal recurrente artificial LSTM o memoria a corto plazo, tiene la capacidad de que a través de una larga duración pueda registrar patrones de forma selectiva. Para modelar datos secuenciales puede ser una excelente alternativa, así como también para el estudio de dinámica complejas en lo que respeta al comportamiento humano. Por lo tanto, LSTM o memoria a corto plazo se utiliza mayormente en aplicaciones de múltiples modelos, tales como subtitulado de fotografías tomadas, asimismo también realiza mejoras en las redes neuronales recurrentes o RNN, en contextos híbridos</w:t>
      </w:r>
      <w:r w:rsidR="003637D1" w:rsidRPr="00F23171">
        <w:rPr>
          <w:rFonts w:ascii="Arial" w:hAnsi="Arial" w:cs="Arial"/>
        </w:rPr>
        <w:fldChar w:fldCharType="begin" w:fldLock="1"/>
      </w:r>
      <w:r w:rsidR="00DE5F41" w:rsidRPr="00F23171">
        <w:rPr>
          <w:rFonts w:ascii="Arial" w:hAnsi="Arial" w:cs="Arial"/>
        </w:rPr>
        <w:instrText>ADDIN CSL_CITATION {"citationItems":[{"id":"ITEM-1","itemData":{"ISSN":"18173195","abstract":"Fake news is a problem that has a major effect on our life. Detection of fake news considered an interesting research area that has some limitation of the available resources. In this research, we propose a classification model that is capable of detecting fake news based on both Doc2vec and Word2vec embedding as feature extraction methods. Firstly, we compare between the two approaches using different classification algorithms. According to the applied experiments, the classification based on Doc2vec model provided promising results with more than one classifier. The Support vector machine resulted the best accuracy with 95.5% followed by Logistic Regression 94.7% and the Long Short Term Memory produced the lowest accuracy. On the other hand, the classification based Word2vec embedding model results high accuracy only with Long Short Term Memory classifier with 94.3%. Secondly, the classification models based on proposed Doc2vec have shown to outperform a corresponding model that based on TF-IDF on the same dataset using Support Vector Machine and Logistic Regression classifiers.","author":[{"dropping-particle":"","family":"Desouky Fattoh","given":"Ibrahim E.L.","non-dropping-particle":"","parse-names":false,"suffix":""},{"dropping-particle":"","family":"Mousa","given":"Farid Ali","non-dropping-particle":"","parse-names":false,"suffix":""}],"container-title":"Journal of Theoretical and Applied Information Technology","id":"ITEM-1","issue":"8","issued":{"date-parts":[["2021"]]},"page":"1891-1901","title":"Fake news detection based on word and document embedding using machine learning classifiers","type":"article-journal","volume":"99"},"uris":["http://www.mendeley.com/documents/?uuid=699de3d2-a873-4ddd-a1f0-500b8bd9c4b3"]}],"mendeley":{"formattedCitation":"(Desouky Fattoh and Mousa 2021)","plainTextFormattedCitation":"(Desouky Fattoh and Mousa 2021)","previouslyFormattedCitation":"(Desouky Fattoh and Mousa 2021)"},"properties":{"noteIndex":0},"schema":"https://github.com/citation-style-language/schema/raw/master/csl-citation.json"}</w:instrText>
      </w:r>
      <w:r w:rsidR="003637D1" w:rsidRPr="00F23171">
        <w:rPr>
          <w:rFonts w:ascii="Arial" w:hAnsi="Arial" w:cs="Arial"/>
        </w:rPr>
        <w:fldChar w:fldCharType="separate"/>
      </w:r>
      <w:r w:rsidR="00D86F6B" w:rsidRPr="00F23171">
        <w:rPr>
          <w:rFonts w:ascii="Arial" w:hAnsi="Arial" w:cs="Arial"/>
          <w:noProof/>
        </w:rPr>
        <w:t>(Desouky Fattoh and Mousa 2021)</w:t>
      </w:r>
      <w:r w:rsidR="003637D1" w:rsidRPr="00F23171">
        <w:rPr>
          <w:rFonts w:ascii="Arial" w:hAnsi="Arial" w:cs="Arial"/>
        </w:rPr>
        <w:fldChar w:fldCharType="end"/>
      </w:r>
      <w:r w:rsidRPr="00F23171">
        <w:rPr>
          <w:rFonts w:ascii="Arial" w:hAnsi="Arial" w:cs="Arial"/>
        </w:rPr>
        <w:t>.</w:t>
      </w:r>
    </w:p>
    <w:p w14:paraId="60FA4142" w14:textId="77777777" w:rsidR="00A70FDD" w:rsidRPr="00F37F85" w:rsidRDefault="00A70FDD" w:rsidP="0079297C">
      <w:pPr>
        <w:spacing w:line="360" w:lineRule="auto"/>
        <w:rPr>
          <w:rFonts w:cs="Arial"/>
        </w:rPr>
      </w:pPr>
    </w:p>
    <w:p w14:paraId="30B8EF23" w14:textId="3FE32147" w:rsidR="00A6366C" w:rsidRPr="007D273A" w:rsidRDefault="008F7C20" w:rsidP="0079297C">
      <w:pPr>
        <w:pStyle w:val="Prrafodelista"/>
        <w:numPr>
          <w:ilvl w:val="1"/>
          <w:numId w:val="3"/>
        </w:numPr>
        <w:spacing w:line="360" w:lineRule="auto"/>
        <w:rPr>
          <w:rFonts w:ascii="Arial" w:hAnsi="Arial" w:cs="Arial"/>
        </w:rPr>
      </w:pPr>
      <w:r w:rsidRPr="00F23171">
        <w:rPr>
          <w:rFonts w:ascii="Arial" w:hAnsi="Arial" w:cs="Arial"/>
        </w:rPr>
        <w:t>Procesamiento del lenguaje natural (NLP)</w:t>
      </w:r>
    </w:p>
    <w:p w14:paraId="7E4542B5" w14:textId="0A810587" w:rsidR="00FB524F" w:rsidRPr="00F23171" w:rsidRDefault="006659BE" w:rsidP="0079297C">
      <w:pPr>
        <w:spacing w:line="360" w:lineRule="auto"/>
        <w:ind w:left="1080"/>
        <w:contextualSpacing/>
        <w:rPr>
          <w:rFonts w:cs="Arial"/>
        </w:rPr>
      </w:pPr>
      <w:r w:rsidRPr="00F23171">
        <w:rPr>
          <w:rFonts w:cs="Arial"/>
        </w:rPr>
        <w:t xml:space="preserve">El procesamiento de lenguaje natural pertenece a una parte de la inteligencia artificial, la cual es el análisis y procesamiento de un conjunto de datos respecto al lenguaje natural, como puede ser el lenguaje verbal y escrito. Para el caso de la escritura o texto, el propósito es que el texto no estructurado sea cambiado hacia una manera un poco más estructurada, para que pues e pueda obtener información útil cuando se </w:t>
      </w:r>
      <w:r w:rsidRPr="00F23171">
        <w:rPr>
          <w:rFonts w:cs="Arial"/>
        </w:rPr>
        <w:lastRenderedPageBreak/>
        <w:t>realiza el análisis. Asimismo, el procesamiento del lenguaje natural abarca una serie de metodologías o técnicas para organizar y realizar el procesamiento de los datos de sentimientos, las cuales pueden ser módulos lingüísticos, vectorización de texto o tokenización</w:t>
      </w:r>
      <w:r w:rsidR="006602F3" w:rsidRPr="00F23171">
        <w:rPr>
          <w:rFonts w:cs="Arial"/>
        </w:rPr>
        <w:fldChar w:fldCharType="begin" w:fldLock="1"/>
      </w:r>
      <w:r w:rsidR="00DE5F41" w:rsidRPr="00F23171">
        <w:rPr>
          <w:rFonts w:cs="Arial"/>
        </w:rPr>
        <w:instrText>ADDIN CSL_CITATION {"citationItems":[{"id":"ITEM-1","itemData":{"author":[{"dropping-particle":"","family":"Hybrid","given":"Utilizing","non-dropping-particle":"","parse-names":false,"suffix":""},{"dropping-particle":"","family":"Hawks","given":"Harris","non-dropping-particle":"","parse-names":false,"suffix":""},{"dropping-particle":"","family":"Feature","given":"Based","non-dropping-particle":"","parse-names":false,"suffix":""}],"id":"ITEM-1","issued":{"date-parts":[["2021"]]},"title":"SS symmetry Intelligent Detection of False Information in Arabic Tweets Machine Learning Models","type":"article-journal"},"uris":["http://www.mendeley.com/documents/?uuid=82b4aa92-5894-4bc1-8be2-ccd6a92e2ca8"]}],"mendeley":{"formattedCitation":"(Hybrid, Hawks, and Feature 2021)","plainTextFormattedCitation":"(Hybrid, Hawks, and Feature 2021)","previouslyFormattedCitation":"(Hybrid, Hawks, and Feature 2021)"},"properties":{"noteIndex":0},"schema":"https://github.com/citation-style-language/schema/raw/master/csl-citation.json"}</w:instrText>
      </w:r>
      <w:r w:rsidR="006602F3" w:rsidRPr="00F23171">
        <w:rPr>
          <w:rFonts w:cs="Arial"/>
        </w:rPr>
        <w:fldChar w:fldCharType="separate"/>
      </w:r>
      <w:r w:rsidR="00D86F6B" w:rsidRPr="00F23171">
        <w:rPr>
          <w:rFonts w:cs="Arial"/>
          <w:noProof/>
        </w:rPr>
        <w:t>(Hybrid, Hawks, and Feature 2021)</w:t>
      </w:r>
      <w:r w:rsidR="006602F3" w:rsidRPr="00F23171">
        <w:rPr>
          <w:rFonts w:cs="Arial"/>
        </w:rPr>
        <w:fldChar w:fldCharType="end"/>
      </w:r>
      <w:r w:rsidR="00860135" w:rsidRPr="00F23171">
        <w:rPr>
          <w:rFonts w:cs="Arial"/>
        </w:rPr>
        <w:t>.</w:t>
      </w:r>
    </w:p>
    <w:p w14:paraId="0A8A468E" w14:textId="77777777" w:rsidR="00FB524F" w:rsidRPr="00F23171" w:rsidRDefault="00FB524F" w:rsidP="0079297C">
      <w:pPr>
        <w:spacing w:line="360" w:lineRule="auto"/>
        <w:jc w:val="left"/>
        <w:rPr>
          <w:rFonts w:cs="Arial"/>
        </w:rPr>
      </w:pPr>
    </w:p>
    <w:p w14:paraId="4CC081BD" w14:textId="3A3C40E6" w:rsidR="00A6366C" w:rsidRPr="007D273A" w:rsidRDefault="002D102B" w:rsidP="0079297C">
      <w:pPr>
        <w:pStyle w:val="Prrafodelista"/>
        <w:numPr>
          <w:ilvl w:val="1"/>
          <w:numId w:val="3"/>
        </w:numPr>
        <w:spacing w:line="360" w:lineRule="auto"/>
        <w:rPr>
          <w:rFonts w:ascii="Arial" w:hAnsi="Arial" w:cs="Arial"/>
        </w:rPr>
      </w:pPr>
      <w:r w:rsidRPr="00F23171">
        <w:rPr>
          <w:rFonts w:ascii="Arial" w:hAnsi="Arial" w:cs="Arial"/>
        </w:rPr>
        <w:t>Módulos lingüísticos y de tokenización</w:t>
      </w:r>
    </w:p>
    <w:p w14:paraId="130FFCE6" w14:textId="36778336" w:rsidR="007D273A" w:rsidRDefault="0092010F" w:rsidP="0079297C">
      <w:pPr>
        <w:spacing w:line="360" w:lineRule="auto"/>
        <w:ind w:left="1080"/>
        <w:contextualSpacing/>
        <w:rPr>
          <w:rFonts w:cs="Arial"/>
        </w:rPr>
      </w:pPr>
      <w:r w:rsidRPr="00F23171">
        <w:rPr>
          <w:rFonts w:cs="Arial"/>
        </w:rPr>
        <w:t>Es el proceso por el cual se fraccionan en partes más reducidas el texto, tales como en palabras o expresiones</w:t>
      </w:r>
      <w:r w:rsidR="00DB3E3B" w:rsidRPr="00F23171">
        <w:rPr>
          <w:rFonts w:cs="Arial"/>
        </w:rPr>
        <w:fldChar w:fldCharType="begin" w:fldLock="1"/>
      </w:r>
      <w:r w:rsidR="00DE5F41" w:rsidRPr="00F23171">
        <w:rPr>
          <w:rFonts w:cs="Arial"/>
        </w:rPr>
        <w:instrText>ADDIN CSL_CITATION {"citationItems":[{"id":"ITEM-1","itemData":{"author":[{"dropping-particle":"","family":"Hybrid","given":"Utilizing","non-dropping-particle":"","parse-names":false,"suffix":""},{"dropping-particle":"","family":"Hawks","given":"Harris","non-dropping-particle":"","parse-names":false,"suffix":""},{"dropping-particle":"","family":"Feature","given":"Based","non-dropping-particle":"","parse-names":false,"suffix":""}],"id":"ITEM-1","issued":{"date-parts":[["2021"]]},"title":"SS symmetry Intelligent Detection of False Information in Arabic Tweets Machine Learning Models","type":"article-journal"},"uris":["http://www.mendeley.com/documents/?uuid=82b4aa92-5894-4bc1-8be2-ccd6a92e2ca8"]}],"mendeley":{"formattedCitation":"(Hybrid et al. 2021)","plainTextFormattedCitation":"(Hybrid et al. 2021)","previouslyFormattedCitation":"(Hybrid et al. 2021)"},"properties":{"noteIndex":0},"schema":"https://github.com/citation-style-language/schema/raw/master/csl-citation.json"}</w:instrText>
      </w:r>
      <w:r w:rsidR="00DB3E3B" w:rsidRPr="00F23171">
        <w:rPr>
          <w:rFonts w:cs="Arial"/>
        </w:rPr>
        <w:fldChar w:fldCharType="separate"/>
      </w:r>
      <w:r w:rsidR="00D86F6B" w:rsidRPr="00F23171">
        <w:rPr>
          <w:rFonts w:cs="Arial"/>
          <w:noProof/>
        </w:rPr>
        <w:t>(Hybrid et al. 2021)</w:t>
      </w:r>
      <w:r w:rsidR="00DB3E3B" w:rsidRPr="00F23171">
        <w:rPr>
          <w:rFonts w:cs="Arial"/>
        </w:rPr>
        <w:fldChar w:fldCharType="end"/>
      </w:r>
      <w:r w:rsidRPr="00F23171">
        <w:rPr>
          <w:rFonts w:cs="Arial"/>
        </w:rPr>
        <w:t>.</w:t>
      </w:r>
    </w:p>
    <w:p w14:paraId="21F1895C" w14:textId="77777777" w:rsidR="007D273A" w:rsidRPr="00F23171" w:rsidRDefault="007D273A" w:rsidP="0079297C">
      <w:pPr>
        <w:spacing w:line="360" w:lineRule="auto"/>
        <w:ind w:left="1080"/>
        <w:contextualSpacing/>
        <w:rPr>
          <w:rFonts w:cs="Arial"/>
        </w:rPr>
      </w:pPr>
    </w:p>
    <w:p w14:paraId="4070EA8A" w14:textId="76F2867C" w:rsidR="007D273A" w:rsidRPr="007D273A" w:rsidRDefault="002D102B" w:rsidP="0079297C">
      <w:pPr>
        <w:pStyle w:val="Prrafodelista"/>
        <w:numPr>
          <w:ilvl w:val="1"/>
          <w:numId w:val="3"/>
        </w:numPr>
        <w:spacing w:line="360" w:lineRule="auto"/>
        <w:contextualSpacing w:val="0"/>
        <w:rPr>
          <w:rFonts w:ascii="Arial" w:hAnsi="Arial" w:cs="Arial"/>
        </w:rPr>
      </w:pPr>
      <w:r w:rsidRPr="00F23171">
        <w:rPr>
          <w:rFonts w:ascii="Arial" w:hAnsi="Arial" w:cs="Arial"/>
        </w:rPr>
        <w:t>Vectorización de texto</w:t>
      </w:r>
    </w:p>
    <w:p w14:paraId="5E74EDD0" w14:textId="36B29529" w:rsidR="00FB524F" w:rsidRDefault="00B242C9" w:rsidP="0079297C">
      <w:pPr>
        <w:pStyle w:val="Prrafodelista"/>
        <w:spacing w:line="360" w:lineRule="auto"/>
        <w:ind w:left="1080"/>
        <w:jc w:val="both"/>
        <w:rPr>
          <w:rFonts w:ascii="Arial" w:hAnsi="Arial" w:cs="Arial"/>
        </w:rPr>
      </w:pPr>
      <w:r w:rsidRPr="00F23171">
        <w:rPr>
          <w:rFonts w:ascii="Arial" w:hAnsi="Arial" w:cs="Arial"/>
        </w:rPr>
        <w:t>Es un proceso, la cual el texto no estructurado se convierte o transforma en un resultado más organizado, tales que se puedan aplicar los algoritmos de aprendizaje automático con metas a una extracción de conocimientos o de minería, es decir se extraen u obtienen las particularidades numéricas empleando cálculos estadísticos que están basadas en texto o palabras</w:t>
      </w:r>
      <w:r w:rsidR="00CD0590" w:rsidRPr="00F23171">
        <w:rPr>
          <w:rFonts w:ascii="Arial" w:hAnsi="Arial" w:cs="Arial"/>
        </w:rPr>
        <w:fldChar w:fldCharType="begin" w:fldLock="1"/>
      </w:r>
      <w:r w:rsidR="00DE5F41" w:rsidRPr="00F23171">
        <w:rPr>
          <w:rFonts w:ascii="Arial" w:hAnsi="Arial" w:cs="Arial"/>
        </w:rPr>
        <w:instrText>ADDIN CSL_CITATION {"citationItems":[{"id":"ITEM-1","itemData":{"author":[{"dropping-particle":"","family":"Hybrid","given":"Utilizing","non-dropping-particle":"","parse-names":false,"suffix":""},{"dropping-particle":"","family":"Hawks","given":"Harris","non-dropping-particle":"","parse-names":false,"suffix":""},{"dropping-particle":"","family":"Feature","given":"Based","non-dropping-particle":"","parse-names":false,"suffix":""}],"id":"ITEM-1","issued":{"date-parts":[["2021"]]},"title":"SS symmetry Intelligent Detection of False Information in Arabic Tweets Machine Learning Models","type":"article-journal"},"uris":["http://www.mendeley.com/documents/?uuid=82b4aa92-5894-4bc1-8be2-ccd6a92e2ca8"]}],"mendeley":{"formattedCitation":"(Hybrid et al. 2021)","plainTextFormattedCitation":"(Hybrid et al. 2021)","previouslyFormattedCitation":"(Hybrid et al. 2021)"},"properties":{"noteIndex":0},"schema":"https://github.com/citation-style-language/schema/raw/master/csl-citation.json"}</w:instrText>
      </w:r>
      <w:r w:rsidR="00CD0590" w:rsidRPr="00F23171">
        <w:rPr>
          <w:rFonts w:ascii="Arial" w:hAnsi="Arial" w:cs="Arial"/>
        </w:rPr>
        <w:fldChar w:fldCharType="separate"/>
      </w:r>
      <w:r w:rsidR="00D86F6B" w:rsidRPr="00F23171">
        <w:rPr>
          <w:rFonts w:ascii="Arial" w:hAnsi="Arial" w:cs="Arial"/>
          <w:noProof/>
        </w:rPr>
        <w:t>(Hybrid et al. 2021)</w:t>
      </w:r>
      <w:r w:rsidR="00CD0590" w:rsidRPr="00F23171">
        <w:rPr>
          <w:rFonts w:ascii="Arial" w:hAnsi="Arial" w:cs="Arial"/>
        </w:rPr>
        <w:fldChar w:fldCharType="end"/>
      </w:r>
      <w:r w:rsidRPr="00F23171">
        <w:rPr>
          <w:rFonts w:ascii="Arial" w:hAnsi="Arial" w:cs="Arial"/>
        </w:rPr>
        <w:t>.</w:t>
      </w:r>
    </w:p>
    <w:p w14:paraId="7C1115D7" w14:textId="77777777" w:rsidR="00A70FDD" w:rsidRPr="00F23171" w:rsidRDefault="00A70FDD" w:rsidP="0079297C">
      <w:pPr>
        <w:pStyle w:val="Prrafodelista"/>
        <w:spacing w:line="360" w:lineRule="auto"/>
        <w:ind w:left="1080"/>
        <w:jc w:val="both"/>
        <w:rPr>
          <w:rFonts w:ascii="Arial" w:hAnsi="Arial" w:cs="Arial"/>
        </w:rPr>
      </w:pPr>
    </w:p>
    <w:p w14:paraId="22E4AF86" w14:textId="7A077284" w:rsidR="007E0DD4" w:rsidRPr="007D273A" w:rsidRDefault="00FB524F" w:rsidP="0079297C">
      <w:pPr>
        <w:pStyle w:val="Prrafodelista"/>
        <w:numPr>
          <w:ilvl w:val="1"/>
          <w:numId w:val="3"/>
        </w:numPr>
        <w:spacing w:line="360" w:lineRule="auto"/>
        <w:rPr>
          <w:rFonts w:ascii="Arial" w:hAnsi="Arial" w:cs="Arial"/>
        </w:rPr>
      </w:pPr>
      <w:r w:rsidRPr="00F23171">
        <w:rPr>
          <w:rFonts w:ascii="Arial" w:hAnsi="Arial" w:cs="Arial"/>
        </w:rPr>
        <w:t>Máquina de vectores de soporte (SVM)</w:t>
      </w:r>
    </w:p>
    <w:p w14:paraId="1B5BA4A9" w14:textId="7743DEDF" w:rsidR="00D13AC7" w:rsidRDefault="007E0DD4" w:rsidP="0079297C">
      <w:pPr>
        <w:spacing w:line="360" w:lineRule="auto"/>
        <w:ind w:left="1080"/>
        <w:contextualSpacing/>
        <w:rPr>
          <w:rFonts w:cs="Arial"/>
        </w:rPr>
      </w:pPr>
      <w:r w:rsidRPr="00F23171">
        <w:rPr>
          <w:rFonts w:cs="Arial"/>
        </w:rPr>
        <w:t>La máquina de vectores de soporte SVM o también conocido por sus siglas SVM, son una agrupación de algoritmos de aprendizaje supervisado, es decir SVM se puede utilizar como un clasificador de pares o también como para la clasificación múltiple. Asimismo, actúa aplicando una técnica para muchas clases en contra de una por cada par de clases. Por lo tanto, el propósito de la máquina de vectores de soporte es identificar o reconocer las instancias, la cual tiene dependencia a una ecuación lineal, así también se puede ejecutar con una función de kernel, una clasificación no lineal</w:t>
      </w:r>
      <w:r w:rsidR="003249ED" w:rsidRPr="00F23171">
        <w:rPr>
          <w:rFonts w:cs="Arial"/>
        </w:rPr>
        <w:fldChar w:fldCharType="begin" w:fldLock="1"/>
      </w:r>
      <w:r w:rsidR="00DE5F41" w:rsidRPr="00F23171">
        <w:rPr>
          <w:rFonts w:cs="Arial"/>
        </w:rPr>
        <w:instrText>ADDIN CSL_CITATION {"citationItems":[{"id":"ITEM-1","itemData":{"ISSN":"18173195","abstract":"Fake news is a problem that has a major effect on our life. Detection of fake news considered an interesting research area that has some limitation of the available resources. In this research, we propose a classification model that is capable of detecting fake news based on both Doc2vec and Word2vec embedding as feature extraction methods. Firstly, we compare between the two approaches using different classification algorithms. According to the applied experiments, the classification based on Doc2vec model provided promising results with more than one classifier. The Support vector machine resulted the best accuracy with 95.5% followed by Logistic Regression 94.7% and the Long Short Term Memory produced the lowest accuracy. On the other hand, the classification based Word2vec embedding model results high accuracy only with Long Short Term Memory classifier with 94.3%. Secondly, the classification models based on proposed Doc2vec have shown to outperform a corresponding model that based on TF-IDF on the same dataset using Support Vector Machine and Logistic Regression classifiers.","author":[{"dropping-particle":"","family":"Desouky Fattoh","given":"Ibrahim E.L.","non-dropping-particle":"","parse-names":false,"suffix":""},{"dropping-particle":"","family":"Mousa","given":"Farid Ali","non-dropping-particle":"","parse-names":false,"suffix":""}],"container-title":"Journal of Theoretical and Applied Information Technology","id":"ITEM-1","issue":"8","issued":{"date-parts":[["2021"]]},"page":"1891-1901","title":"Fake news detection based on word and document embedding using machine learning classifiers","type":"article-journal","volume":"99"},"uris":["http://www.mendeley.com/documents/?uuid=699de3d2-a873-4ddd-a1f0-500b8bd9c4b3"]}],"mendeley":{"formattedCitation":"(Desouky Fattoh and Mousa 2021)","plainTextFormattedCitation":"(Desouky Fattoh and Mousa 2021)","previouslyFormattedCitation":"(Desouky Fattoh and Mousa 2021)"},"properties":{"noteIndex":0},"schema":"https://github.com/citation-style-language/schema/raw/master/csl-citation.json"}</w:instrText>
      </w:r>
      <w:r w:rsidR="003249ED" w:rsidRPr="00F23171">
        <w:rPr>
          <w:rFonts w:cs="Arial"/>
        </w:rPr>
        <w:fldChar w:fldCharType="separate"/>
      </w:r>
      <w:r w:rsidR="00D86F6B" w:rsidRPr="00F23171">
        <w:rPr>
          <w:rFonts w:cs="Arial"/>
          <w:noProof/>
        </w:rPr>
        <w:t>(Desouky Fattoh and Mousa 2021)</w:t>
      </w:r>
      <w:r w:rsidR="003249ED" w:rsidRPr="00F23171">
        <w:rPr>
          <w:rFonts w:cs="Arial"/>
        </w:rPr>
        <w:fldChar w:fldCharType="end"/>
      </w:r>
      <w:r w:rsidRPr="00F23171">
        <w:rPr>
          <w:rFonts w:cs="Arial"/>
        </w:rPr>
        <w:t>.</w:t>
      </w:r>
    </w:p>
    <w:p w14:paraId="01CA132B" w14:textId="404DF95D" w:rsidR="00861F7E" w:rsidRDefault="00861F7E" w:rsidP="00A70FDD">
      <w:pPr>
        <w:spacing w:line="360" w:lineRule="auto"/>
        <w:ind w:left="1080"/>
        <w:contextualSpacing/>
        <w:rPr>
          <w:rFonts w:cs="Arial"/>
        </w:rPr>
      </w:pPr>
    </w:p>
    <w:p w14:paraId="0A644D17" w14:textId="3D60E940" w:rsidR="00861F7E" w:rsidRDefault="00861F7E" w:rsidP="00A70FDD">
      <w:pPr>
        <w:spacing w:line="360" w:lineRule="auto"/>
        <w:ind w:left="1080"/>
        <w:contextualSpacing/>
        <w:rPr>
          <w:rFonts w:cs="Arial"/>
        </w:rPr>
      </w:pPr>
    </w:p>
    <w:p w14:paraId="7FDDB3B3" w14:textId="0FFAB5EC" w:rsidR="00861F7E" w:rsidRDefault="0059732C" w:rsidP="00861F7E">
      <w:pPr>
        <w:pStyle w:val="Ttulo1"/>
        <w:numPr>
          <w:ilvl w:val="0"/>
          <w:numId w:val="3"/>
        </w:numPr>
        <w:spacing w:line="360" w:lineRule="auto"/>
        <w:ind w:left="0" w:hanging="426"/>
        <w:jc w:val="left"/>
        <w:rPr>
          <w:rFonts w:cs="Arial"/>
          <w:szCs w:val="22"/>
          <w:u w:val="none"/>
        </w:rPr>
      </w:pPr>
      <w:bookmarkStart w:id="5" w:name="_Toc84054231"/>
      <w:r w:rsidRPr="00F23171">
        <w:rPr>
          <w:rFonts w:cs="Arial"/>
          <w:szCs w:val="22"/>
        </w:rPr>
        <w:t>HIPÓTESIS</w:t>
      </w:r>
      <w:bookmarkEnd w:id="5"/>
      <w:r w:rsidRPr="00F23171">
        <w:rPr>
          <w:rFonts w:cs="Arial"/>
          <w:szCs w:val="22"/>
          <w:u w:val="none"/>
        </w:rPr>
        <w:t xml:space="preserve"> </w:t>
      </w:r>
    </w:p>
    <w:p w14:paraId="2021D1EA" w14:textId="77777777" w:rsidR="00B01FD8" w:rsidRPr="00B01FD8" w:rsidRDefault="00B01FD8" w:rsidP="00B01FD8"/>
    <w:p w14:paraId="53DC4A4E" w14:textId="48F1B90E" w:rsidR="00B01FD8" w:rsidRDefault="00B01FD8" w:rsidP="00B01FD8">
      <w:r w:rsidRPr="00B01FD8">
        <w:rPr>
          <w:highlight w:val="green"/>
        </w:rPr>
        <w:t>Pregunta de investigación:</w:t>
      </w:r>
    </w:p>
    <w:p w14:paraId="4B8F3ECB" w14:textId="4CDDBA3E" w:rsidR="00B01FD8" w:rsidRDefault="00B01FD8" w:rsidP="00B01FD8">
      <w:pPr>
        <w:spacing w:line="360" w:lineRule="auto"/>
        <w:rPr>
          <w:rFonts w:cs="Arial"/>
        </w:rPr>
      </w:pPr>
      <w:r w:rsidRPr="002E4AB3">
        <w:rPr>
          <w:rFonts w:cs="Arial"/>
        </w:rPr>
        <w:t>¿De qué manera la inteligencia artificial podría detectar noticias en redes sociales en Latinoamérica, basado en el entrenamiento de datos en el idioma español?</w:t>
      </w:r>
    </w:p>
    <w:p w14:paraId="713EC439" w14:textId="77777777" w:rsidR="00B01FD8" w:rsidRPr="00B01FD8" w:rsidRDefault="00B01FD8" w:rsidP="00B01FD8">
      <w:pPr>
        <w:spacing w:line="360" w:lineRule="auto"/>
        <w:rPr>
          <w:rFonts w:cs="Arial"/>
        </w:rPr>
      </w:pPr>
    </w:p>
    <w:p w14:paraId="10F80944" w14:textId="5A7B0FEF" w:rsidR="00AD3836" w:rsidRPr="005440AE" w:rsidRDefault="00B01FD8" w:rsidP="005440AE">
      <w:pPr>
        <w:rPr>
          <w:rStyle w:val="A3"/>
          <w:rFonts w:cstheme="minorBidi"/>
          <w:color w:val="auto"/>
        </w:rPr>
      </w:pPr>
      <w:r w:rsidRPr="00B01FD8">
        <w:rPr>
          <w:highlight w:val="green"/>
        </w:rPr>
        <w:lastRenderedPageBreak/>
        <w:t>Objetivo general:</w:t>
      </w:r>
    </w:p>
    <w:p w14:paraId="4B8E9870" w14:textId="02C50A99" w:rsidR="00861F7E" w:rsidRDefault="005440AE" w:rsidP="00861F7E">
      <w:pPr>
        <w:spacing w:line="360" w:lineRule="auto"/>
        <w:rPr>
          <w:rStyle w:val="A3"/>
          <w:rFonts w:cs="Arial"/>
          <w:bCs/>
        </w:rPr>
      </w:pPr>
      <w:r>
        <w:rPr>
          <w:rStyle w:val="A3"/>
          <w:rFonts w:cs="Arial"/>
          <w:bCs/>
        </w:rPr>
        <w:t xml:space="preserve">Realizar la comparación de tres algoritmos </w:t>
      </w:r>
      <w:r w:rsidR="00861F7E" w:rsidRPr="00D51F46">
        <w:rPr>
          <w:rStyle w:val="A3"/>
          <w:rFonts w:cs="Arial"/>
          <w:bCs/>
        </w:rPr>
        <w:t>de inteligencia artificial que detecte</w:t>
      </w:r>
      <w:r w:rsidR="00295085">
        <w:rPr>
          <w:rStyle w:val="A3"/>
          <w:rFonts w:cs="Arial"/>
          <w:bCs/>
        </w:rPr>
        <w:t>n</w:t>
      </w:r>
      <w:r w:rsidR="00861F7E" w:rsidRPr="00D51F46">
        <w:rPr>
          <w:rStyle w:val="A3"/>
          <w:rFonts w:cs="Arial"/>
          <w:bCs/>
        </w:rPr>
        <w:t xml:space="preserve"> noticias falsas en redes </w:t>
      </w:r>
      <w:r w:rsidR="00295085" w:rsidRPr="00D51F46">
        <w:rPr>
          <w:rStyle w:val="A3"/>
          <w:rFonts w:cs="Arial"/>
          <w:bCs/>
        </w:rPr>
        <w:t>sociales</w:t>
      </w:r>
      <w:r w:rsidR="00295085">
        <w:rPr>
          <w:rStyle w:val="A3"/>
          <w:rFonts w:cs="Arial"/>
          <w:bCs/>
        </w:rPr>
        <w:t xml:space="preserve"> para</w:t>
      </w:r>
      <w:r w:rsidR="006718EC">
        <w:rPr>
          <w:rStyle w:val="A3"/>
          <w:rFonts w:cs="Arial"/>
          <w:bCs/>
        </w:rPr>
        <w:t xml:space="preserve"> </w:t>
      </w:r>
      <w:r w:rsidR="00295085">
        <w:rPr>
          <w:rStyle w:val="A3"/>
          <w:rFonts w:cs="Arial"/>
          <w:bCs/>
        </w:rPr>
        <w:t xml:space="preserve">su </w:t>
      </w:r>
      <w:r w:rsidR="004568AB">
        <w:rPr>
          <w:rStyle w:val="A3"/>
          <w:rFonts w:cs="Arial"/>
          <w:bCs/>
        </w:rPr>
        <w:t>evaluación respecto</w:t>
      </w:r>
      <w:r w:rsidR="00295085">
        <w:rPr>
          <w:rStyle w:val="A3"/>
          <w:rFonts w:cs="Arial"/>
          <w:bCs/>
        </w:rPr>
        <w:t xml:space="preserve"> a su </w:t>
      </w:r>
      <w:r w:rsidR="00861F7E">
        <w:rPr>
          <w:rStyle w:val="A3"/>
          <w:rFonts w:cs="Arial"/>
          <w:bCs/>
        </w:rPr>
        <w:t>porcentaje de precisión</w:t>
      </w:r>
      <w:r w:rsidR="00861F7E" w:rsidRPr="00D51F46">
        <w:rPr>
          <w:rStyle w:val="A3"/>
          <w:rFonts w:cs="Arial"/>
          <w:bCs/>
        </w:rPr>
        <w:t>.</w:t>
      </w:r>
    </w:p>
    <w:p w14:paraId="33C4CFB6" w14:textId="206145D9" w:rsidR="00B01FD8" w:rsidRDefault="00B01FD8" w:rsidP="00861F7E">
      <w:pPr>
        <w:spacing w:line="360" w:lineRule="auto"/>
        <w:rPr>
          <w:rStyle w:val="A3"/>
          <w:rFonts w:cs="Arial"/>
          <w:bCs/>
        </w:rPr>
      </w:pPr>
    </w:p>
    <w:p w14:paraId="4EC1494F" w14:textId="38D312DC" w:rsidR="00B01FD8" w:rsidRDefault="00B01FD8" w:rsidP="00861F7E">
      <w:pPr>
        <w:spacing w:line="360" w:lineRule="auto"/>
        <w:rPr>
          <w:rStyle w:val="A3"/>
          <w:rFonts w:cs="Arial"/>
          <w:bCs/>
        </w:rPr>
      </w:pPr>
      <w:r w:rsidRPr="00EC0ED3">
        <w:rPr>
          <w:rStyle w:val="A3"/>
          <w:rFonts w:cs="Arial"/>
          <w:bCs/>
          <w:highlight w:val="green"/>
        </w:rPr>
        <w:t>Hipótesis:</w:t>
      </w:r>
    </w:p>
    <w:p w14:paraId="7C8D40ED" w14:textId="2D61F258" w:rsidR="00C46BE9" w:rsidRDefault="00DF2132" w:rsidP="0062127D">
      <w:pPr>
        <w:spacing w:line="360" w:lineRule="auto"/>
        <w:rPr>
          <w:rStyle w:val="A3"/>
          <w:rFonts w:cs="Arial"/>
          <w:bCs/>
        </w:rPr>
      </w:pPr>
      <w:r>
        <w:rPr>
          <w:rStyle w:val="A3"/>
          <w:rFonts w:cs="Arial"/>
          <w:bCs/>
        </w:rPr>
        <w:t xml:space="preserve">El porcentaje de precisión </w:t>
      </w:r>
      <w:r w:rsidR="00255618">
        <w:rPr>
          <w:rStyle w:val="A3"/>
          <w:rFonts w:cs="Arial"/>
          <w:bCs/>
        </w:rPr>
        <w:t>de un</w:t>
      </w:r>
      <w:r>
        <w:rPr>
          <w:rStyle w:val="A3"/>
          <w:rFonts w:cs="Arial"/>
          <w:bCs/>
        </w:rPr>
        <w:t xml:space="preserve"> algoritmo </w:t>
      </w:r>
      <w:r w:rsidR="00255618">
        <w:rPr>
          <w:rStyle w:val="A3"/>
          <w:rFonts w:cs="Arial"/>
          <w:bCs/>
        </w:rPr>
        <w:t>basado en d</w:t>
      </w:r>
      <w:r>
        <w:rPr>
          <w:rStyle w:val="A3"/>
          <w:rFonts w:cs="Arial"/>
          <w:bCs/>
        </w:rPr>
        <w:t>eep learning</w:t>
      </w:r>
      <w:r w:rsidR="00255618">
        <w:rPr>
          <w:rStyle w:val="A3"/>
          <w:rFonts w:cs="Arial"/>
          <w:bCs/>
        </w:rPr>
        <w:t>,</w:t>
      </w:r>
      <w:r>
        <w:rPr>
          <w:rStyle w:val="A3"/>
          <w:rFonts w:cs="Arial"/>
          <w:bCs/>
        </w:rPr>
        <w:t xml:space="preserve"> logro </w:t>
      </w:r>
      <w:r w:rsidR="00255618">
        <w:rPr>
          <w:rStyle w:val="A3"/>
          <w:rFonts w:cs="Arial"/>
          <w:bCs/>
        </w:rPr>
        <w:t>obtener</w:t>
      </w:r>
      <w:r>
        <w:rPr>
          <w:rStyle w:val="A3"/>
          <w:rFonts w:cs="Arial"/>
          <w:bCs/>
        </w:rPr>
        <w:t xml:space="preserve"> </w:t>
      </w:r>
      <w:r w:rsidR="00F06EB5">
        <w:rPr>
          <w:rStyle w:val="A3"/>
          <w:rFonts w:cs="Arial"/>
          <w:bCs/>
        </w:rPr>
        <w:t>el mayor</w:t>
      </w:r>
      <w:r>
        <w:rPr>
          <w:rStyle w:val="A3"/>
          <w:rFonts w:cs="Arial"/>
          <w:bCs/>
        </w:rPr>
        <w:t xml:space="preserve"> porcentaje de precisión </w:t>
      </w:r>
      <w:r w:rsidR="00F06EB5">
        <w:rPr>
          <w:rStyle w:val="A3"/>
          <w:rFonts w:cs="Arial"/>
          <w:bCs/>
        </w:rPr>
        <w:t>del 98%</w:t>
      </w:r>
      <w:r>
        <w:rPr>
          <w:rStyle w:val="A3"/>
          <w:rFonts w:cs="Arial"/>
          <w:bCs/>
        </w:rPr>
        <w:t xml:space="preserve"> comparado con otros </w:t>
      </w:r>
      <w:r w:rsidR="00255618">
        <w:rPr>
          <w:rStyle w:val="A3"/>
          <w:rFonts w:cs="Arial"/>
          <w:bCs/>
        </w:rPr>
        <w:t>algoritmos basados en machine learning.</w:t>
      </w:r>
    </w:p>
    <w:p w14:paraId="219AE81F" w14:textId="77777777" w:rsidR="0062127D" w:rsidRPr="0062127D" w:rsidRDefault="0062127D" w:rsidP="0062127D">
      <w:pPr>
        <w:spacing w:line="360" w:lineRule="auto"/>
        <w:rPr>
          <w:rFonts w:cs="Arial"/>
          <w:bCs/>
          <w:color w:val="000000"/>
        </w:rPr>
      </w:pPr>
    </w:p>
    <w:p w14:paraId="644964A5" w14:textId="337B8E45" w:rsidR="008550F2" w:rsidRPr="00435A01" w:rsidRDefault="00435A01" w:rsidP="00435A01">
      <w:pPr>
        <w:rPr>
          <w:b/>
          <w:bCs/>
        </w:rPr>
      </w:pPr>
      <w:r w:rsidRPr="00435A01">
        <w:rPr>
          <w:b/>
          <w:bCs/>
        </w:rPr>
        <w:t>¿CUÁL ES EL OBJETO DE ESTUDIO</w:t>
      </w:r>
      <w:r>
        <w:rPr>
          <w:b/>
          <w:bCs/>
        </w:rPr>
        <w:t>?</w:t>
      </w:r>
    </w:p>
    <w:p w14:paraId="6D6BAFFA" w14:textId="5AC7F807" w:rsidR="00B64D15" w:rsidRDefault="00C46BE9" w:rsidP="00435A01">
      <w:pPr>
        <w:rPr>
          <w:i/>
          <w:iCs/>
        </w:rPr>
      </w:pPr>
      <w:r w:rsidRPr="00435A01">
        <w:t xml:space="preserve">Algoritmo </w:t>
      </w:r>
      <w:r w:rsidR="002928F7" w:rsidRPr="00435A01">
        <w:t xml:space="preserve">de machine </w:t>
      </w:r>
      <w:r w:rsidR="004568AB" w:rsidRPr="00435A01">
        <w:t>learning</w:t>
      </w:r>
      <w:r w:rsidR="004568AB">
        <w:t xml:space="preserve"> --- </w:t>
      </w:r>
      <w:r w:rsidR="004568AB" w:rsidRPr="004568AB">
        <w:rPr>
          <w:highlight w:val="red"/>
        </w:rPr>
        <w:t xml:space="preserve">3 </w:t>
      </w:r>
      <w:r w:rsidR="004568AB" w:rsidRPr="004568AB">
        <w:rPr>
          <w:i/>
          <w:iCs/>
          <w:highlight w:val="red"/>
        </w:rPr>
        <w:t>objetos</w:t>
      </w:r>
      <w:r w:rsidR="004568AB" w:rsidRPr="004568AB">
        <w:rPr>
          <w:i/>
          <w:iCs/>
        </w:rPr>
        <w:t xml:space="preserve"> (3 algoritmos de machine learning - comparación)</w:t>
      </w:r>
    </w:p>
    <w:p w14:paraId="1F020A04" w14:textId="51688729" w:rsidR="001A49AF" w:rsidRPr="001A49AF" w:rsidRDefault="0060186A" w:rsidP="00435A01">
      <w:r>
        <w:t xml:space="preserve">Aplicación del algoritmo de regresión </w:t>
      </w:r>
      <w:r w:rsidR="00EC445B">
        <w:t>logística</w:t>
      </w:r>
      <w:r w:rsidR="001A49AF">
        <w:t xml:space="preserve"> en dos idiomas distintos</w:t>
      </w:r>
    </w:p>
    <w:p w14:paraId="3695B420" w14:textId="023B4E02" w:rsidR="00C46BE9" w:rsidRPr="00435A01" w:rsidRDefault="00435A01" w:rsidP="00435A01">
      <w:pPr>
        <w:rPr>
          <w:b/>
          <w:bCs/>
        </w:rPr>
      </w:pPr>
      <w:r w:rsidRPr="00435A01">
        <w:rPr>
          <w:b/>
          <w:bCs/>
        </w:rPr>
        <w:t>¿QUÉ ES MACHINE LEARNING?</w:t>
      </w:r>
    </w:p>
    <w:p w14:paraId="38EF7CBE" w14:textId="38A5F72E" w:rsidR="00B64D15" w:rsidRPr="00435A01" w:rsidRDefault="00B64D15" w:rsidP="00435A01">
      <w:r w:rsidRPr="00435A01">
        <w:t>E</w:t>
      </w:r>
      <w:r w:rsidR="00085563" w:rsidRPr="00435A01">
        <w:t>s una disciplina científica del ámbito de la Inteligencia Artificial que crea sistemas que aprenden automáticamente.</w:t>
      </w:r>
    </w:p>
    <w:p w14:paraId="67BAC1D3" w14:textId="3A4D52E8" w:rsidR="00CC59D9" w:rsidRPr="00435A01" w:rsidRDefault="00435A01" w:rsidP="00435A01">
      <w:pPr>
        <w:rPr>
          <w:b/>
          <w:bCs/>
        </w:rPr>
      </w:pPr>
      <w:r w:rsidRPr="00435A01">
        <w:rPr>
          <w:b/>
          <w:bCs/>
        </w:rPr>
        <w:t xml:space="preserve">¿CUÁL ES LA POBLACIÓN DE ESTUDIO? </w:t>
      </w:r>
    </w:p>
    <w:p w14:paraId="1C2931A1" w14:textId="635190D1" w:rsidR="008550F2" w:rsidRPr="00435A01" w:rsidRDefault="004818FE" w:rsidP="00435A01">
      <w:r w:rsidRPr="00435A01">
        <w:t>Usuarios de l</w:t>
      </w:r>
      <w:r w:rsidR="00B64D15" w:rsidRPr="00435A01">
        <w:t>as redes sociales</w:t>
      </w:r>
    </w:p>
    <w:p w14:paraId="2B0CA006" w14:textId="5C343C03" w:rsidR="00CC59D9" w:rsidRDefault="00435A01" w:rsidP="00435A01">
      <w:pPr>
        <w:rPr>
          <w:b/>
          <w:bCs/>
        </w:rPr>
      </w:pPr>
      <w:r w:rsidRPr="00435A01">
        <w:rPr>
          <w:b/>
          <w:bCs/>
        </w:rPr>
        <w:t xml:space="preserve">¿QUÉ QUIERE CON EL OBJETO? </w:t>
      </w:r>
    </w:p>
    <w:p w14:paraId="5AEF3447" w14:textId="4C704A54" w:rsidR="004568AB" w:rsidRPr="00EE6432" w:rsidRDefault="00EE6432" w:rsidP="00435A01">
      <w:r>
        <w:t xml:space="preserve">Aplicar y realizar una comparación </w:t>
      </w:r>
    </w:p>
    <w:p w14:paraId="102D8C93" w14:textId="7F1A281F" w:rsidR="004818FE" w:rsidRDefault="00435A01" w:rsidP="00435A01">
      <w:pPr>
        <w:rPr>
          <w:b/>
          <w:bCs/>
        </w:rPr>
      </w:pPr>
      <w:r w:rsidRPr="00435A01">
        <w:rPr>
          <w:b/>
          <w:bCs/>
        </w:rPr>
        <w:t>¿CÓMO SE OBTENDRÁ LA INFORMACIÓN?</w:t>
      </w:r>
    </w:p>
    <w:p w14:paraId="6CC10A75" w14:textId="1D42338E" w:rsidR="00045AE6" w:rsidRPr="00045AE6" w:rsidRDefault="00045AE6" w:rsidP="00435A01">
      <w:r>
        <w:t>Se realizar una búsqueda de dataset en kaggle y fuente de datos de investigación científicas a cerca de machine learning</w:t>
      </w:r>
    </w:p>
    <w:p w14:paraId="5C073FBF" w14:textId="7710D3D3" w:rsidR="00861F7E" w:rsidRPr="007144E0" w:rsidRDefault="00435A01" w:rsidP="007144E0">
      <w:pPr>
        <w:rPr>
          <w:b/>
          <w:bCs/>
        </w:rPr>
      </w:pPr>
      <w:r w:rsidRPr="00435A01">
        <w:rPr>
          <w:b/>
          <w:bCs/>
        </w:rPr>
        <w:t>¿FORMULA HIPÓTESIS?</w:t>
      </w:r>
    </w:p>
    <w:p w14:paraId="6B56CFC2" w14:textId="6DE693D4" w:rsidR="002A4C7C" w:rsidRPr="00F23171" w:rsidRDefault="00396D12" w:rsidP="00874804">
      <w:pPr>
        <w:pStyle w:val="Ttulo1"/>
        <w:numPr>
          <w:ilvl w:val="0"/>
          <w:numId w:val="3"/>
        </w:numPr>
        <w:spacing w:line="360" w:lineRule="auto"/>
        <w:ind w:left="0" w:hanging="426"/>
        <w:jc w:val="left"/>
        <w:rPr>
          <w:rFonts w:cs="Arial"/>
          <w:szCs w:val="22"/>
        </w:rPr>
      </w:pPr>
      <w:bookmarkStart w:id="6" w:name="_Toc84054232"/>
      <w:r w:rsidRPr="00F23171">
        <w:rPr>
          <w:rFonts w:cs="Arial"/>
          <w:szCs w:val="22"/>
        </w:rPr>
        <w:lastRenderedPageBreak/>
        <w:t>METODOLOGÍA</w:t>
      </w:r>
      <w:bookmarkEnd w:id="6"/>
      <w:r w:rsidRPr="00F23171">
        <w:rPr>
          <w:rFonts w:cs="Arial"/>
          <w:szCs w:val="22"/>
        </w:rPr>
        <w:t xml:space="preserve"> </w:t>
      </w:r>
    </w:p>
    <w:p w14:paraId="64B7557D" w14:textId="1AB01F1F" w:rsidR="002A4C7C" w:rsidRPr="00874804" w:rsidRDefault="00396D12" w:rsidP="00874804">
      <w:pPr>
        <w:pStyle w:val="Ttulo1"/>
        <w:numPr>
          <w:ilvl w:val="0"/>
          <w:numId w:val="3"/>
        </w:numPr>
        <w:spacing w:line="360" w:lineRule="auto"/>
        <w:ind w:left="0" w:hanging="426"/>
        <w:jc w:val="left"/>
        <w:rPr>
          <w:rFonts w:cs="Arial"/>
          <w:szCs w:val="22"/>
          <w:u w:val="none"/>
        </w:rPr>
      </w:pPr>
      <w:bookmarkStart w:id="7" w:name="_Toc84054233"/>
      <w:r w:rsidRPr="00F23171">
        <w:rPr>
          <w:rFonts w:cs="Arial"/>
          <w:szCs w:val="22"/>
        </w:rPr>
        <w:t>CRONOGRAMA DE TRABAJO</w:t>
      </w:r>
      <w:bookmarkEnd w:id="7"/>
      <w:r w:rsidRPr="00F23171">
        <w:rPr>
          <w:rFonts w:cs="Arial"/>
          <w:szCs w:val="22"/>
          <w:u w:val="none"/>
        </w:rPr>
        <w:t xml:space="preserve"> </w:t>
      </w:r>
    </w:p>
    <w:p w14:paraId="31D95C92" w14:textId="50CF2447" w:rsidR="002A4C7C" w:rsidRPr="00874804" w:rsidRDefault="00396D12" w:rsidP="00874804">
      <w:pPr>
        <w:pStyle w:val="Ttulo1"/>
        <w:numPr>
          <w:ilvl w:val="0"/>
          <w:numId w:val="3"/>
        </w:numPr>
        <w:spacing w:line="360" w:lineRule="auto"/>
        <w:ind w:left="0" w:hanging="426"/>
        <w:jc w:val="left"/>
        <w:rPr>
          <w:rFonts w:cs="Arial"/>
          <w:szCs w:val="22"/>
        </w:rPr>
      </w:pPr>
      <w:bookmarkStart w:id="8" w:name="_Toc84054234"/>
      <w:r w:rsidRPr="00F23171">
        <w:rPr>
          <w:rFonts w:cs="Arial"/>
          <w:szCs w:val="22"/>
        </w:rPr>
        <w:t>PRESUPUESTO</w:t>
      </w:r>
      <w:bookmarkEnd w:id="8"/>
    </w:p>
    <w:p w14:paraId="4BA62290" w14:textId="36F1DA72" w:rsidR="007E5FB3" w:rsidRPr="00F23171" w:rsidRDefault="00396D12" w:rsidP="00874804">
      <w:pPr>
        <w:pStyle w:val="Ttulo1"/>
        <w:numPr>
          <w:ilvl w:val="0"/>
          <w:numId w:val="3"/>
        </w:numPr>
        <w:spacing w:line="360" w:lineRule="auto"/>
        <w:ind w:left="0" w:hanging="426"/>
        <w:jc w:val="left"/>
        <w:rPr>
          <w:rFonts w:cs="Arial"/>
          <w:szCs w:val="22"/>
        </w:rPr>
      </w:pPr>
      <w:bookmarkStart w:id="9" w:name="_Toc84054235"/>
      <w:r w:rsidRPr="00F23171">
        <w:rPr>
          <w:rFonts w:cs="Arial"/>
          <w:szCs w:val="22"/>
        </w:rPr>
        <w:t>BIBLIOGRAFÍA</w:t>
      </w:r>
      <w:bookmarkEnd w:id="9"/>
    </w:p>
    <w:p w14:paraId="5256A2A4" w14:textId="0ABF57A2" w:rsidR="00DE5F41" w:rsidRPr="002E4AB3" w:rsidRDefault="00DE5F41" w:rsidP="00DE5F41">
      <w:pPr>
        <w:widowControl w:val="0"/>
        <w:autoSpaceDE w:val="0"/>
        <w:autoSpaceDN w:val="0"/>
        <w:adjustRightInd w:val="0"/>
        <w:ind w:left="480" w:hanging="480"/>
        <w:rPr>
          <w:rFonts w:cs="Arial"/>
          <w:noProof/>
          <w:lang w:val="en-GB"/>
        </w:rPr>
      </w:pPr>
      <w:r w:rsidRPr="00F23171">
        <w:rPr>
          <w:rFonts w:cs="Arial"/>
        </w:rPr>
        <w:fldChar w:fldCharType="begin" w:fldLock="1"/>
      </w:r>
      <w:r w:rsidRPr="00F23171">
        <w:rPr>
          <w:rFonts w:cs="Arial"/>
        </w:rPr>
        <w:instrText xml:space="preserve">ADDIN Mendeley Bibliography CSL_BIBLIOGRAPHY </w:instrText>
      </w:r>
      <w:r w:rsidRPr="00F23171">
        <w:rPr>
          <w:rFonts w:cs="Arial"/>
        </w:rPr>
        <w:fldChar w:fldCharType="separate"/>
      </w:r>
      <w:r w:rsidRPr="00F23171">
        <w:rPr>
          <w:rFonts w:cs="Arial"/>
          <w:noProof/>
        </w:rPr>
        <w:t xml:space="preserve">Ali, Hassan, Muhammad Suleman Khan, Amer AlGhadhban, Meshari Alazmi, Ahmad Alzamil, Khaled Al-utaibi, and Junaid Qadir. </w:t>
      </w:r>
      <w:r w:rsidRPr="002E4AB3">
        <w:rPr>
          <w:rFonts w:cs="Arial"/>
          <w:noProof/>
          <w:lang w:val="en-GB"/>
        </w:rPr>
        <w:t xml:space="preserve">2021. “Analyzing the Robustness of Fake-News Detectors under Black-Box Adversarial Attacks.” </w:t>
      </w:r>
      <w:r w:rsidRPr="002E4AB3">
        <w:rPr>
          <w:rFonts w:cs="Arial"/>
          <w:i/>
          <w:iCs/>
          <w:noProof/>
          <w:lang w:val="en-GB"/>
        </w:rPr>
        <w:t>IEEE Access</w:t>
      </w:r>
      <w:r w:rsidRPr="002E4AB3">
        <w:rPr>
          <w:rFonts w:cs="Arial"/>
          <w:noProof/>
          <w:lang w:val="en-GB"/>
        </w:rPr>
        <w:t>. doi: 10.1109/ACCESS.2021.3085875.</w:t>
      </w:r>
    </w:p>
    <w:p w14:paraId="60AA55A7" w14:textId="77777777" w:rsidR="00DE5F41" w:rsidRPr="002E4AB3" w:rsidRDefault="00DE5F41" w:rsidP="00DE5F41">
      <w:pPr>
        <w:widowControl w:val="0"/>
        <w:autoSpaceDE w:val="0"/>
        <w:autoSpaceDN w:val="0"/>
        <w:adjustRightInd w:val="0"/>
        <w:ind w:left="480" w:hanging="480"/>
        <w:rPr>
          <w:rFonts w:cs="Arial"/>
          <w:noProof/>
          <w:lang w:val="en-GB"/>
        </w:rPr>
      </w:pPr>
      <w:r w:rsidRPr="002E4AB3">
        <w:rPr>
          <w:rFonts w:cs="Arial"/>
          <w:noProof/>
          <w:lang w:val="en-GB"/>
        </w:rPr>
        <w:t xml:space="preserve">Desouky Fattoh, Ibrahim E. L., and Farid Ali Mousa. 2021. “Fake News Detection Based on Word and Document Embedding Using Machine Learning Classifiers.” </w:t>
      </w:r>
      <w:r w:rsidRPr="002E4AB3">
        <w:rPr>
          <w:rFonts w:cs="Arial"/>
          <w:i/>
          <w:iCs/>
          <w:noProof/>
          <w:lang w:val="en-GB"/>
        </w:rPr>
        <w:t>Journal of Theoretical and Applied Information Technology</w:t>
      </w:r>
      <w:r w:rsidRPr="002E4AB3">
        <w:rPr>
          <w:rFonts w:cs="Arial"/>
          <w:noProof/>
          <w:lang w:val="en-GB"/>
        </w:rPr>
        <w:t xml:space="preserve"> 99(8):1891–1901.</w:t>
      </w:r>
    </w:p>
    <w:p w14:paraId="01A4CCFA" w14:textId="77777777" w:rsidR="00DE5F41" w:rsidRPr="002E4AB3" w:rsidRDefault="00DE5F41" w:rsidP="00DE5F41">
      <w:pPr>
        <w:widowControl w:val="0"/>
        <w:autoSpaceDE w:val="0"/>
        <w:autoSpaceDN w:val="0"/>
        <w:adjustRightInd w:val="0"/>
        <w:ind w:left="480" w:hanging="480"/>
        <w:rPr>
          <w:rFonts w:cs="Arial"/>
          <w:noProof/>
          <w:lang w:val="en-GB"/>
        </w:rPr>
      </w:pPr>
      <w:r w:rsidRPr="002E4AB3">
        <w:rPr>
          <w:rFonts w:cs="Arial"/>
          <w:noProof/>
          <w:lang w:val="en-GB"/>
        </w:rPr>
        <w:t xml:space="preserve">Hansrajh, Arvin, Timothy T. Adeliyi, and Jeanette Wing. 2021. “Detection of Online Fake News Using Blending Ensemble Learning.” </w:t>
      </w:r>
      <w:r w:rsidRPr="002E4AB3">
        <w:rPr>
          <w:rFonts w:cs="Arial"/>
          <w:i/>
          <w:iCs/>
          <w:noProof/>
          <w:lang w:val="en-GB"/>
        </w:rPr>
        <w:t>Scientific Programming</w:t>
      </w:r>
      <w:r w:rsidRPr="002E4AB3">
        <w:rPr>
          <w:rFonts w:cs="Arial"/>
          <w:noProof/>
          <w:lang w:val="en-GB"/>
        </w:rPr>
        <w:t xml:space="preserve"> 2021. doi: 10.1155/2021/3434458.</w:t>
      </w:r>
    </w:p>
    <w:p w14:paraId="2A58361D" w14:textId="77777777" w:rsidR="00DE5F41" w:rsidRPr="002E4AB3" w:rsidRDefault="00DE5F41" w:rsidP="00DE5F41">
      <w:pPr>
        <w:widowControl w:val="0"/>
        <w:autoSpaceDE w:val="0"/>
        <w:autoSpaceDN w:val="0"/>
        <w:adjustRightInd w:val="0"/>
        <w:ind w:left="480" w:hanging="480"/>
        <w:rPr>
          <w:rFonts w:cs="Arial"/>
          <w:noProof/>
          <w:lang w:val="en-GB"/>
        </w:rPr>
      </w:pPr>
      <w:r w:rsidRPr="002E4AB3">
        <w:rPr>
          <w:rFonts w:cs="Arial"/>
          <w:noProof/>
          <w:lang w:val="en-GB"/>
        </w:rPr>
        <w:t>Hybrid, Utilizing, Harris Hawks, and Based Feature. 2021. “SS Symmetry Intelligent Detection of False Information in Arabic Tweets Machine Learning Models.”</w:t>
      </w:r>
    </w:p>
    <w:p w14:paraId="1520BF38" w14:textId="77777777" w:rsidR="00DE5F41" w:rsidRPr="002E4AB3" w:rsidRDefault="00DE5F41" w:rsidP="00DE5F41">
      <w:pPr>
        <w:widowControl w:val="0"/>
        <w:autoSpaceDE w:val="0"/>
        <w:autoSpaceDN w:val="0"/>
        <w:adjustRightInd w:val="0"/>
        <w:ind w:left="480" w:hanging="480"/>
        <w:rPr>
          <w:rFonts w:cs="Arial"/>
          <w:noProof/>
          <w:lang w:val="en-GB"/>
        </w:rPr>
      </w:pPr>
      <w:r w:rsidRPr="002E4AB3">
        <w:rPr>
          <w:rFonts w:cs="Arial"/>
          <w:noProof/>
          <w:lang w:val="en-GB"/>
        </w:rPr>
        <w:t xml:space="preserve">Jiang, Tao, Jian Ping Li, Amin Ul Haq, Abdus Saboor, and Amjad Ali. 2021. “A Novel Stacking Approach for Accurate Detection of Fake News.” </w:t>
      </w:r>
      <w:r w:rsidRPr="002E4AB3">
        <w:rPr>
          <w:rFonts w:cs="Arial"/>
          <w:i/>
          <w:iCs/>
          <w:noProof/>
          <w:lang w:val="en-GB"/>
        </w:rPr>
        <w:t>IEEE Access</w:t>
      </w:r>
      <w:r w:rsidRPr="002E4AB3">
        <w:rPr>
          <w:rFonts w:cs="Arial"/>
          <w:noProof/>
          <w:lang w:val="en-GB"/>
        </w:rPr>
        <w:t xml:space="preserve"> 9:22626–39. doi: 10.1109/ACCESS.2021.3056079.</w:t>
      </w:r>
    </w:p>
    <w:p w14:paraId="24548DAA" w14:textId="77777777" w:rsidR="00DE5F41" w:rsidRPr="002E4AB3" w:rsidRDefault="00DE5F41" w:rsidP="00DE5F41">
      <w:pPr>
        <w:widowControl w:val="0"/>
        <w:autoSpaceDE w:val="0"/>
        <w:autoSpaceDN w:val="0"/>
        <w:adjustRightInd w:val="0"/>
        <w:ind w:left="480" w:hanging="480"/>
        <w:rPr>
          <w:rFonts w:cs="Arial"/>
          <w:noProof/>
          <w:lang w:val="en-GB"/>
        </w:rPr>
      </w:pPr>
      <w:r w:rsidRPr="002E4AB3">
        <w:rPr>
          <w:rFonts w:cs="Arial"/>
          <w:noProof/>
          <w:lang w:val="en-GB"/>
        </w:rPr>
        <w:t>Lecun, Yann, Yoshua Bengio, and Geoffrey Hinton. 2015. “Deep Learning.” doi: 10.1038/nature14539.</w:t>
      </w:r>
    </w:p>
    <w:p w14:paraId="5ACB8B6F" w14:textId="77777777" w:rsidR="00DE5F41" w:rsidRPr="002E4AB3" w:rsidRDefault="00DE5F41" w:rsidP="00DE5F41">
      <w:pPr>
        <w:widowControl w:val="0"/>
        <w:autoSpaceDE w:val="0"/>
        <w:autoSpaceDN w:val="0"/>
        <w:adjustRightInd w:val="0"/>
        <w:ind w:left="480" w:hanging="480"/>
        <w:rPr>
          <w:rFonts w:cs="Arial"/>
          <w:noProof/>
          <w:lang w:val="en-GB"/>
        </w:rPr>
      </w:pPr>
      <w:r w:rsidRPr="002E4AB3">
        <w:rPr>
          <w:rFonts w:cs="Arial"/>
          <w:noProof/>
          <w:lang w:val="en-GB"/>
        </w:rPr>
        <w:t xml:space="preserve">Mahabub, Atik. 2020. “A Robust Technique of Fake News Detection Using Ensemble Voting Classifier and Comparison with Other Classifiers.” </w:t>
      </w:r>
      <w:r w:rsidRPr="002E4AB3">
        <w:rPr>
          <w:rFonts w:cs="Arial"/>
          <w:i/>
          <w:iCs/>
          <w:noProof/>
          <w:lang w:val="en-GB"/>
        </w:rPr>
        <w:t>SN Applied Sciences</w:t>
      </w:r>
      <w:r w:rsidRPr="002E4AB3">
        <w:rPr>
          <w:rFonts w:cs="Arial"/>
          <w:noProof/>
          <w:lang w:val="en-GB"/>
        </w:rPr>
        <w:t xml:space="preserve"> 2(4):1–9. doi: 10.1007/s42452-020-2326-y.</w:t>
      </w:r>
    </w:p>
    <w:p w14:paraId="4DB10D42" w14:textId="2A026462" w:rsidR="00DE5F41" w:rsidRPr="002E4AB3" w:rsidRDefault="00DE5F41" w:rsidP="00DE5F41">
      <w:pPr>
        <w:widowControl w:val="0"/>
        <w:autoSpaceDE w:val="0"/>
        <w:autoSpaceDN w:val="0"/>
        <w:adjustRightInd w:val="0"/>
        <w:ind w:left="480" w:hanging="480"/>
        <w:rPr>
          <w:rFonts w:cs="Arial"/>
          <w:noProof/>
          <w:lang w:val="en-GB"/>
        </w:rPr>
      </w:pPr>
      <w:r w:rsidRPr="002E4AB3">
        <w:rPr>
          <w:rFonts w:cs="Arial"/>
          <w:noProof/>
          <w:lang w:val="en-GB"/>
        </w:rPr>
        <w:t xml:space="preserve">Mahlous, Ahmed Redha, and Ali Al-Laith. 2021. “Fake News Detection in Arabic Tweets during the COVID-19 Pandemic.” </w:t>
      </w:r>
      <w:r w:rsidRPr="002E4AB3">
        <w:rPr>
          <w:rFonts w:cs="Arial"/>
          <w:i/>
          <w:iCs/>
          <w:noProof/>
          <w:lang w:val="en-GB"/>
        </w:rPr>
        <w:t>In</w:t>
      </w:r>
      <w:r w:rsidR="00FD21A7">
        <w:rPr>
          <w:rFonts w:cs="Arial"/>
          <w:i/>
          <w:iCs/>
          <w:noProof/>
          <w:lang w:val="en-GB"/>
        </w:rPr>
        <w:tab/>
      </w:r>
      <w:r w:rsidRPr="002E4AB3">
        <w:rPr>
          <w:rFonts w:cs="Arial"/>
          <w:i/>
          <w:iCs/>
          <w:noProof/>
          <w:lang w:val="en-GB"/>
        </w:rPr>
        <w:t xml:space="preserve">ternational Journal of Advanced Computer Science and </w:t>
      </w:r>
      <w:r w:rsidRPr="002E4AB3">
        <w:rPr>
          <w:rFonts w:cs="Arial"/>
          <w:i/>
          <w:iCs/>
          <w:noProof/>
          <w:lang w:val="en-GB"/>
        </w:rPr>
        <w:lastRenderedPageBreak/>
        <w:t>Applications</w:t>
      </w:r>
      <w:r w:rsidRPr="002E4AB3">
        <w:rPr>
          <w:rFonts w:cs="Arial"/>
          <w:noProof/>
          <w:lang w:val="en-GB"/>
        </w:rPr>
        <w:t xml:space="preserve"> 12(6):778–88. doi: 10.14569/IJACSA.2021.0120691.</w:t>
      </w:r>
    </w:p>
    <w:p w14:paraId="1C567CBD" w14:textId="0EC37E4C" w:rsidR="00DE5F41" w:rsidRDefault="00DE5F41" w:rsidP="00DE5F41">
      <w:pPr>
        <w:widowControl w:val="0"/>
        <w:autoSpaceDE w:val="0"/>
        <w:autoSpaceDN w:val="0"/>
        <w:adjustRightInd w:val="0"/>
        <w:ind w:left="480" w:hanging="480"/>
        <w:rPr>
          <w:rFonts w:cs="Arial"/>
          <w:noProof/>
          <w:lang w:val="en-GB"/>
        </w:rPr>
      </w:pPr>
      <w:r w:rsidRPr="002E4AB3">
        <w:rPr>
          <w:rFonts w:cs="Arial"/>
          <w:noProof/>
          <w:lang w:val="en-GB"/>
        </w:rPr>
        <w:t xml:space="preserve">Mokhtar, Muhammad Syahmi, Yusmadi Yah Jusoh, Novia Admodisastro, Norainiche Pa, and Amru Yusrin Amruddin. 2019. “Fakebuster: Fake News Detection System Using Logistic Regression Technique in Machine Learning.” </w:t>
      </w:r>
      <w:r w:rsidRPr="002E4AB3">
        <w:rPr>
          <w:rFonts w:cs="Arial"/>
          <w:i/>
          <w:iCs/>
          <w:noProof/>
          <w:lang w:val="en-GB"/>
        </w:rPr>
        <w:t>International Journal of Engineering and Advanced Technology</w:t>
      </w:r>
      <w:r w:rsidRPr="002E4AB3">
        <w:rPr>
          <w:rFonts w:cs="Arial"/>
          <w:noProof/>
          <w:lang w:val="en-GB"/>
        </w:rPr>
        <w:t xml:space="preserve"> 9(1):2407–10. doi: 10.35940/ijeat.A2633.109119.</w:t>
      </w:r>
    </w:p>
    <w:p w14:paraId="7CD0E746" w14:textId="08E4C402" w:rsidR="00404BD8" w:rsidRPr="002E4AB3" w:rsidRDefault="00404BD8" w:rsidP="00DE5F41">
      <w:pPr>
        <w:widowControl w:val="0"/>
        <w:autoSpaceDE w:val="0"/>
        <w:autoSpaceDN w:val="0"/>
        <w:adjustRightInd w:val="0"/>
        <w:ind w:left="480" w:hanging="480"/>
        <w:rPr>
          <w:rFonts w:cs="Arial"/>
          <w:noProof/>
          <w:lang w:val="en-GB"/>
        </w:rPr>
      </w:pPr>
      <w:r>
        <w:rPr>
          <w:rFonts w:cs="Arial"/>
          <w:noProof/>
          <w:lang w:val="en-GB"/>
        </w:rPr>
        <w:t xml:space="preserve">Nils. J. Nilsson 1996. </w:t>
      </w:r>
      <w:r w:rsidRPr="00404BD8">
        <w:rPr>
          <w:rFonts w:cs="Arial"/>
          <w:i/>
          <w:iCs/>
          <w:noProof/>
          <w:lang w:val="en-GB"/>
        </w:rPr>
        <w:t>"Introducition to Machine Learning"</w:t>
      </w:r>
      <w:r>
        <w:rPr>
          <w:rFonts w:cs="Arial"/>
          <w:noProof/>
          <w:lang w:val="en-GB"/>
        </w:rPr>
        <w:t>. Stanford University : Stanford</w:t>
      </w:r>
    </w:p>
    <w:p w14:paraId="3CFC1762" w14:textId="77777777" w:rsidR="00DE5F41" w:rsidRPr="00F23171" w:rsidRDefault="00DE5F41" w:rsidP="00DE5F41">
      <w:pPr>
        <w:widowControl w:val="0"/>
        <w:autoSpaceDE w:val="0"/>
        <w:autoSpaceDN w:val="0"/>
        <w:adjustRightInd w:val="0"/>
        <w:ind w:left="480" w:hanging="480"/>
        <w:rPr>
          <w:rFonts w:cs="Arial"/>
          <w:noProof/>
        </w:rPr>
      </w:pPr>
      <w:r w:rsidRPr="002E4AB3">
        <w:rPr>
          <w:rFonts w:cs="Arial"/>
          <w:noProof/>
          <w:lang w:val="en-GB"/>
        </w:rPr>
        <w:t xml:space="preserve">Zervopoulos, Alexandros, Aikaterini Georgia, Alvanou Konstantinos, and Bezas Asterios. 2021. “Deep Learning for Fake News Detection on Twitter Regarding the 2019 Hong Kong Protests.” </w:t>
      </w:r>
      <w:r w:rsidRPr="00F23171">
        <w:rPr>
          <w:rFonts w:cs="Arial"/>
          <w:i/>
          <w:iCs/>
          <w:noProof/>
        </w:rPr>
        <w:t>Neural Computing and Applications</w:t>
      </w:r>
      <w:r w:rsidRPr="00F23171">
        <w:rPr>
          <w:rFonts w:cs="Arial"/>
          <w:noProof/>
        </w:rPr>
        <w:t xml:space="preserve"> 0. doi: 10.1007/s00521-021-06230-0.</w:t>
      </w:r>
    </w:p>
    <w:p w14:paraId="77561722" w14:textId="72FBDC79" w:rsidR="00EB181D" w:rsidRPr="00F23171" w:rsidRDefault="00DE5F41" w:rsidP="00874804">
      <w:pPr>
        <w:spacing w:line="360" w:lineRule="auto"/>
        <w:jc w:val="left"/>
        <w:rPr>
          <w:rFonts w:cs="Arial"/>
        </w:rPr>
      </w:pPr>
      <w:r w:rsidRPr="00F23171">
        <w:rPr>
          <w:rFonts w:cs="Arial"/>
        </w:rPr>
        <w:fldChar w:fldCharType="end"/>
      </w:r>
    </w:p>
    <w:p w14:paraId="3F88BE09" w14:textId="1589EF4B" w:rsidR="00396D12" w:rsidRPr="00F23171" w:rsidRDefault="00396D12" w:rsidP="00874804">
      <w:pPr>
        <w:pStyle w:val="Ttulo1"/>
        <w:numPr>
          <w:ilvl w:val="0"/>
          <w:numId w:val="3"/>
        </w:numPr>
        <w:spacing w:line="360" w:lineRule="auto"/>
        <w:ind w:left="0" w:hanging="426"/>
        <w:jc w:val="left"/>
        <w:rPr>
          <w:rFonts w:cs="Arial"/>
          <w:szCs w:val="22"/>
          <w:u w:val="none"/>
        </w:rPr>
      </w:pPr>
      <w:bookmarkStart w:id="10" w:name="_Toc84054236"/>
      <w:r w:rsidRPr="00F23171">
        <w:rPr>
          <w:rFonts w:cs="Arial"/>
          <w:szCs w:val="22"/>
        </w:rPr>
        <w:t>ANEXOS</w:t>
      </w:r>
      <w:bookmarkEnd w:id="10"/>
    </w:p>
    <w:p w14:paraId="708739DB" w14:textId="77777777" w:rsidR="00404BD8" w:rsidRPr="00F23171" w:rsidRDefault="00404BD8" w:rsidP="00437FF1">
      <w:pPr>
        <w:jc w:val="left"/>
        <w:rPr>
          <w:rFonts w:cs="Arial"/>
          <w:b/>
          <w:u w:val="single"/>
        </w:rPr>
      </w:pPr>
    </w:p>
    <w:sectPr w:rsidR="00404BD8" w:rsidRPr="00F23171" w:rsidSect="001D33D0">
      <w:footerReference w:type="default" r:id="rId12"/>
      <w:pgSz w:w="11907" w:h="16839" w:code="9"/>
      <w:pgMar w:top="1417" w:right="850" w:bottom="1417" w:left="1701"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2E639D" w14:textId="77777777" w:rsidR="00E63915" w:rsidRDefault="00E63915" w:rsidP="00803347">
      <w:pPr>
        <w:spacing w:after="0" w:line="240" w:lineRule="auto"/>
      </w:pPr>
      <w:r>
        <w:separator/>
      </w:r>
    </w:p>
  </w:endnote>
  <w:endnote w:type="continuationSeparator" w:id="0">
    <w:p w14:paraId="16898E25" w14:textId="77777777" w:rsidR="00E63915" w:rsidRDefault="00E63915" w:rsidP="00803347">
      <w:pPr>
        <w:spacing w:after="0" w:line="240" w:lineRule="auto"/>
      </w:pPr>
      <w:r>
        <w:continuationSeparator/>
      </w:r>
    </w:p>
  </w:endnote>
  <w:endnote w:type="continuationNotice" w:id="1">
    <w:p w14:paraId="56935BC9" w14:textId="77777777" w:rsidR="00E63915" w:rsidRDefault="00E6391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ecilia LT Std Roman">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9A4CDE" w14:textId="77777777" w:rsidR="001030AD" w:rsidRPr="00803347" w:rsidRDefault="001030AD" w:rsidP="00803347">
    <w:pPr>
      <w:pStyle w:val="Piedepgina"/>
      <w:jc w:val="right"/>
      <w:rPr>
        <w:caps/>
      </w:rPr>
    </w:pPr>
    <w:r w:rsidRPr="00803347">
      <w:rPr>
        <w:caps/>
      </w:rPr>
      <w:fldChar w:fldCharType="begin"/>
    </w:r>
    <w:r w:rsidRPr="00803347">
      <w:rPr>
        <w:caps/>
      </w:rPr>
      <w:instrText>PAGE   \* MERGEFORMAT</w:instrText>
    </w:r>
    <w:r w:rsidRPr="00803347">
      <w:rPr>
        <w:caps/>
      </w:rPr>
      <w:fldChar w:fldCharType="separate"/>
    </w:r>
    <w:r w:rsidR="00454DF6" w:rsidRPr="00454DF6">
      <w:rPr>
        <w:caps/>
        <w:noProof/>
        <w:lang w:val="es-ES"/>
      </w:rPr>
      <w:t>4</w:t>
    </w:r>
    <w:r w:rsidRPr="00803347">
      <w:rPr>
        <w:caps/>
      </w:rPr>
      <w:fldChar w:fldCharType="end"/>
    </w:r>
  </w:p>
  <w:p w14:paraId="7C83AF8B" w14:textId="77777777" w:rsidR="001030AD" w:rsidRDefault="001030A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A474D1" w14:textId="77777777" w:rsidR="00E63915" w:rsidRDefault="00E63915" w:rsidP="00803347">
      <w:pPr>
        <w:spacing w:after="0" w:line="240" w:lineRule="auto"/>
      </w:pPr>
      <w:r>
        <w:separator/>
      </w:r>
    </w:p>
  </w:footnote>
  <w:footnote w:type="continuationSeparator" w:id="0">
    <w:p w14:paraId="788C18B1" w14:textId="77777777" w:rsidR="00E63915" w:rsidRDefault="00E63915" w:rsidP="00803347">
      <w:pPr>
        <w:spacing w:after="0" w:line="240" w:lineRule="auto"/>
      </w:pPr>
      <w:r>
        <w:continuationSeparator/>
      </w:r>
    </w:p>
  </w:footnote>
  <w:footnote w:type="continuationNotice" w:id="1">
    <w:p w14:paraId="53BA59BA" w14:textId="77777777" w:rsidR="00E63915" w:rsidRDefault="00E6391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56766"/>
    <w:multiLevelType w:val="multilevel"/>
    <w:tmpl w:val="1B3A022E"/>
    <w:lvl w:ilvl="0">
      <w:start w:val="1"/>
      <w:numFmt w:val="bullet"/>
      <w:lvlText w:val=""/>
      <w:lvlJc w:val="left"/>
      <w:pPr>
        <w:ind w:left="720" w:hanging="360"/>
      </w:pPr>
      <w:rPr>
        <w:rFonts w:ascii="Symbol" w:hAnsi="Symbol"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1" w15:restartNumberingAfterBreak="0">
    <w:nsid w:val="09FD585B"/>
    <w:multiLevelType w:val="hybridMultilevel"/>
    <w:tmpl w:val="2F7E7F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FF0F5B"/>
    <w:multiLevelType w:val="hybridMultilevel"/>
    <w:tmpl w:val="9C364F58"/>
    <w:lvl w:ilvl="0" w:tplc="18606436">
      <w:numFmt w:val="bullet"/>
      <w:lvlText w:val="•"/>
      <w:lvlJc w:val="left"/>
      <w:pPr>
        <w:ind w:left="720" w:hanging="360"/>
      </w:pPr>
      <w:rPr>
        <w:rFonts w:ascii="Calibri" w:eastAsiaTheme="minorHAnsi" w:hAnsi="Calibri" w:cs="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2B772218"/>
    <w:multiLevelType w:val="hybridMultilevel"/>
    <w:tmpl w:val="817E3348"/>
    <w:lvl w:ilvl="0" w:tplc="4126BACA">
      <w:start w:val="1"/>
      <w:numFmt w:val="upperRoman"/>
      <w:lvlText w:val="%1."/>
      <w:lvlJc w:val="left"/>
      <w:pPr>
        <w:ind w:left="1080" w:hanging="72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449A14FF"/>
    <w:multiLevelType w:val="hybridMultilevel"/>
    <w:tmpl w:val="7DA22ACA"/>
    <w:lvl w:ilvl="0" w:tplc="280A0001">
      <w:start w:val="1"/>
      <w:numFmt w:val="bullet"/>
      <w:lvlText w:val=""/>
      <w:lvlJc w:val="left"/>
      <w:pPr>
        <w:ind w:left="1287" w:hanging="360"/>
      </w:pPr>
      <w:rPr>
        <w:rFonts w:ascii="Symbol" w:hAnsi="Symbol" w:hint="default"/>
      </w:rPr>
    </w:lvl>
    <w:lvl w:ilvl="1" w:tplc="280A0003" w:tentative="1">
      <w:start w:val="1"/>
      <w:numFmt w:val="bullet"/>
      <w:lvlText w:val="o"/>
      <w:lvlJc w:val="left"/>
      <w:pPr>
        <w:ind w:left="2007" w:hanging="360"/>
      </w:pPr>
      <w:rPr>
        <w:rFonts w:ascii="Courier New" w:hAnsi="Courier New" w:cs="Courier New" w:hint="default"/>
      </w:rPr>
    </w:lvl>
    <w:lvl w:ilvl="2" w:tplc="280A0005" w:tentative="1">
      <w:start w:val="1"/>
      <w:numFmt w:val="bullet"/>
      <w:lvlText w:val=""/>
      <w:lvlJc w:val="left"/>
      <w:pPr>
        <w:ind w:left="2727" w:hanging="360"/>
      </w:pPr>
      <w:rPr>
        <w:rFonts w:ascii="Wingdings" w:hAnsi="Wingdings" w:hint="default"/>
      </w:rPr>
    </w:lvl>
    <w:lvl w:ilvl="3" w:tplc="280A0001" w:tentative="1">
      <w:start w:val="1"/>
      <w:numFmt w:val="bullet"/>
      <w:lvlText w:val=""/>
      <w:lvlJc w:val="left"/>
      <w:pPr>
        <w:ind w:left="3447" w:hanging="360"/>
      </w:pPr>
      <w:rPr>
        <w:rFonts w:ascii="Symbol" w:hAnsi="Symbol" w:hint="default"/>
      </w:rPr>
    </w:lvl>
    <w:lvl w:ilvl="4" w:tplc="280A0003" w:tentative="1">
      <w:start w:val="1"/>
      <w:numFmt w:val="bullet"/>
      <w:lvlText w:val="o"/>
      <w:lvlJc w:val="left"/>
      <w:pPr>
        <w:ind w:left="4167" w:hanging="360"/>
      </w:pPr>
      <w:rPr>
        <w:rFonts w:ascii="Courier New" w:hAnsi="Courier New" w:cs="Courier New" w:hint="default"/>
      </w:rPr>
    </w:lvl>
    <w:lvl w:ilvl="5" w:tplc="280A0005" w:tentative="1">
      <w:start w:val="1"/>
      <w:numFmt w:val="bullet"/>
      <w:lvlText w:val=""/>
      <w:lvlJc w:val="left"/>
      <w:pPr>
        <w:ind w:left="4887" w:hanging="360"/>
      </w:pPr>
      <w:rPr>
        <w:rFonts w:ascii="Wingdings" w:hAnsi="Wingdings" w:hint="default"/>
      </w:rPr>
    </w:lvl>
    <w:lvl w:ilvl="6" w:tplc="280A0001" w:tentative="1">
      <w:start w:val="1"/>
      <w:numFmt w:val="bullet"/>
      <w:lvlText w:val=""/>
      <w:lvlJc w:val="left"/>
      <w:pPr>
        <w:ind w:left="5607" w:hanging="360"/>
      </w:pPr>
      <w:rPr>
        <w:rFonts w:ascii="Symbol" w:hAnsi="Symbol" w:hint="default"/>
      </w:rPr>
    </w:lvl>
    <w:lvl w:ilvl="7" w:tplc="280A0003" w:tentative="1">
      <w:start w:val="1"/>
      <w:numFmt w:val="bullet"/>
      <w:lvlText w:val="o"/>
      <w:lvlJc w:val="left"/>
      <w:pPr>
        <w:ind w:left="6327" w:hanging="360"/>
      </w:pPr>
      <w:rPr>
        <w:rFonts w:ascii="Courier New" w:hAnsi="Courier New" w:cs="Courier New" w:hint="default"/>
      </w:rPr>
    </w:lvl>
    <w:lvl w:ilvl="8" w:tplc="280A0005" w:tentative="1">
      <w:start w:val="1"/>
      <w:numFmt w:val="bullet"/>
      <w:lvlText w:val=""/>
      <w:lvlJc w:val="left"/>
      <w:pPr>
        <w:ind w:left="7047" w:hanging="360"/>
      </w:pPr>
      <w:rPr>
        <w:rFonts w:ascii="Wingdings" w:hAnsi="Wingdings" w:hint="default"/>
      </w:rPr>
    </w:lvl>
  </w:abstractNum>
  <w:abstractNum w:abstractNumId="5" w15:restartNumberingAfterBreak="0">
    <w:nsid w:val="60683651"/>
    <w:multiLevelType w:val="hybridMultilevel"/>
    <w:tmpl w:val="FAFE79A4"/>
    <w:lvl w:ilvl="0" w:tplc="BFE06F9A">
      <w:start w:val="3"/>
      <w:numFmt w:val="bullet"/>
      <w:lvlText w:val="-"/>
      <w:lvlJc w:val="left"/>
      <w:pPr>
        <w:ind w:left="720" w:hanging="360"/>
      </w:pPr>
      <w:rPr>
        <w:rFonts w:ascii="Arial" w:eastAsiaTheme="minorHAnsi"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62812838"/>
    <w:multiLevelType w:val="hybridMultilevel"/>
    <w:tmpl w:val="6A88758A"/>
    <w:lvl w:ilvl="0" w:tplc="BDA85760">
      <w:start w:val="11"/>
      <w:numFmt w:val="bullet"/>
      <w:lvlText w:val="-"/>
      <w:lvlJc w:val="left"/>
      <w:pPr>
        <w:ind w:left="720" w:hanging="360"/>
      </w:pPr>
      <w:rPr>
        <w:rFonts w:ascii="Arial" w:eastAsiaTheme="majorEastAsia"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65F64D58"/>
    <w:multiLevelType w:val="multilevel"/>
    <w:tmpl w:val="01789A60"/>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6C781979"/>
    <w:multiLevelType w:val="hybridMultilevel"/>
    <w:tmpl w:val="C57834DC"/>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9" w15:restartNumberingAfterBreak="0">
    <w:nsid w:val="71022A38"/>
    <w:multiLevelType w:val="hybridMultilevel"/>
    <w:tmpl w:val="4A7CE6E0"/>
    <w:lvl w:ilvl="0" w:tplc="CABAF562">
      <w:start w:val="1"/>
      <w:numFmt w:val="upperRoman"/>
      <w:lvlText w:val="%1."/>
      <w:lvlJc w:val="left"/>
      <w:pPr>
        <w:ind w:left="1789" w:hanging="720"/>
      </w:pPr>
      <w:rPr>
        <w:rFonts w:hint="default"/>
      </w:r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10" w15:restartNumberingAfterBreak="0">
    <w:nsid w:val="71B927BA"/>
    <w:multiLevelType w:val="multilevel"/>
    <w:tmpl w:val="B5701C84"/>
    <w:lvl w:ilvl="0">
      <w:start w:val="1"/>
      <w:numFmt w:val="decimal"/>
      <w:lvlText w:val="%1."/>
      <w:lvlJc w:val="left"/>
      <w:pPr>
        <w:ind w:left="720" w:hanging="360"/>
      </w:pPr>
      <w:rPr>
        <w:color w:val="000000" w:themeColor="text1"/>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7E9F75F9"/>
    <w:multiLevelType w:val="hybridMultilevel"/>
    <w:tmpl w:val="29087CD8"/>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9"/>
  </w:num>
  <w:num w:numId="2">
    <w:abstractNumId w:val="8"/>
  </w:num>
  <w:num w:numId="3">
    <w:abstractNumId w:val="10"/>
  </w:num>
  <w:num w:numId="4">
    <w:abstractNumId w:val="2"/>
  </w:num>
  <w:num w:numId="5">
    <w:abstractNumId w:val="6"/>
  </w:num>
  <w:num w:numId="6">
    <w:abstractNumId w:val="11"/>
  </w:num>
  <w:num w:numId="7">
    <w:abstractNumId w:val="7"/>
  </w:num>
  <w:num w:numId="8">
    <w:abstractNumId w:val="5"/>
  </w:num>
  <w:num w:numId="9">
    <w:abstractNumId w:val="3"/>
  </w:num>
  <w:num w:numId="10">
    <w:abstractNumId w:val="4"/>
  </w:num>
  <w:num w:numId="11">
    <w:abstractNumId w:val="0"/>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B20F4"/>
    <w:rsid w:val="000037CA"/>
    <w:rsid w:val="00003FED"/>
    <w:rsid w:val="00004912"/>
    <w:rsid w:val="0000509B"/>
    <w:rsid w:val="0001167E"/>
    <w:rsid w:val="00022F4C"/>
    <w:rsid w:val="0003094A"/>
    <w:rsid w:val="0003632D"/>
    <w:rsid w:val="00040234"/>
    <w:rsid w:val="00045AD8"/>
    <w:rsid w:val="00045AE6"/>
    <w:rsid w:val="00053640"/>
    <w:rsid w:val="00054AD7"/>
    <w:rsid w:val="00060F63"/>
    <w:rsid w:val="000640DB"/>
    <w:rsid w:val="000713C7"/>
    <w:rsid w:val="000743D7"/>
    <w:rsid w:val="00085563"/>
    <w:rsid w:val="00091B3D"/>
    <w:rsid w:val="000A06A9"/>
    <w:rsid w:val="000A1791"/>
    <w:rsid w:val="000B20F4"/>
    <w:rsid w:val="000B29BF"/>
    <w:rsid w:val="000B401A"/>
    <w:rsid w:val="000C384F"/>
    <w:rsid w:val="000C4EDC"/>
    <w:rsid w:val="000C65FE"/>
    <w:rsid w:val="000E67B2"/>
    <w:rsid w:val="000F575A"/>
    <w:rsid w:val="000F7850"/>
    <w:rsid w:val="00101108"/>
    <w:rsid w:val="001030AD"/>
    <w:rsid w:val="001031B0"/>
    <w:rsid w:val="00120EF4"/>
    <w:rsid w:val="00131D50"/>
    <w:rsid w:val="00136E03"/>
    <w:rsid w:val="00156C75"/>
    <w:rsid w:val="00163A57"/>
    <w:rsid w:val="001741F6"/>
    <w:rsid w:val="001810CF"/>
    <w:rsid w:val="00184164"/>
    <w:rsid w:val="00185906"/>
    <w:rsid w:val="00186E51"/>
    <w:rsid w:val="00187786"/>
    <w:rsid w:val="00187FCA"/>
    <w:rsid w:val="00190AF6"/>
    <w:rsid w:val="001A06F6"/>
    <w:rsid w:val="001A08D0"/>
    <w:rsid w:val="001A49AF"/>
    <w:rsid w:val="001A65AB"/>
    <w:rsid w:val="001A75A9"/>
    <w:rsid w:val="001B0929"/>
    <w:rsid w:val="001C3949"/>
    <w:rsid w:val="001C7D02"/>
    <w:rsid w:val="001D2E8F"/>
    <w:rsid w:val="001D33D0"/>
    <w:rsid w:val="001E0CB9"/>
    <w:rsid w:val="001E0E26"/>
    <w:rsid w:val="001E409A"/>
    <w:rsid w:val="001E5292"/>
    <w:rsid w:val="001F2333"/>
    <w:rsid w:val="001F41BE"/>
    <w:rsid w:val="001F5B53"/>
    <w:rsid w:val="001F6B51"/>
    <w:rsid w:val="00200A67"/>
    <w:rsid w:val="0020228B"/>
    <w:rsid w:val="00206C15"/>
    <w:rsid w:val="00207447"/>
    <w:rsid w:val="00217C95"/>
    <w:rsid w:val="00220479"/>
    <w:rsid w:val="00221B79"/>
    <w:rsid w:val="00230865"/>
    <w:rsid w:val="00234CE8"/>
    <w:rsid w:val="00235082"/>
    <w:rsid w:val="002350D8"/>
    <w:rsid w:val="00237446"/>
    <w:rsid w:val="00240F96"/>
    <w:rsid w:val="002440B2"/>
    <w:rsid w:val="0024436B"/>
    <w:rsid w:val="0025493F"/>
    <w:rsid w:val="00255618"/>
    <w:rsid w:val="00255B3B"/>
    <w:rsid w:val="00256306"/>
    <w:rsid w:val="00257E03"/>
    <w:rsid w:val="00261ED7"/>
    <w:rsid w:val="0027038C"/>
    <w:rsid w:val="002725AC"/>
    <w:rsid w:val="00285386"/>
    <w:rsid w:val="002928F7"/>
    <w:rsid w:val="00295085"/>
    <w:rsid w:val="002A03D9"/>
    <w:rsid w:val="002A4C7C"/>
    <w:rsid w:val="002B4807"/>
    <w:rsid w:val="002C5609"/>
    <w:rsid w:val="002C6D0B"/>
    <w:rsid w:val="002D051B"/>
    <w:rsid w:val="002D102B"/>
    <w:rsid w:val="002D1ABA"/>
    <w:rsid w:val="002D2295"/>
    <w:rsid w:val="002D45C9"/>
    <w:rsid w:val="002E1D6D"/>
    <w:rsid w:val="002E4AB3"/>
    <w:rsid w:val="002E5388"/>
    <w:rsid w:val="002F0CA8"/>
    <w:rsid w:val="002F4211"/>
    <w:rsid w:val="00301D69"/>
    <w:rsid w:val="00301D92"/>
    <w:rsid w:val="00302555"/>
    <w:rsid w:val="00306679"/>
    <w:rsid w:val="003151FF"/>
    <w:rsid w:val="0031586E"/>
    <w:rsid w:val="003249ED"/>
    <w:rsid w:val="00350F2A"/>
    <w:rsid w:val="00351886"/>
    <w:rsid w:val="00353F36"/>
    <w:rsid w:val="003606B2"/>
    <w:rsid w:val="003637D1"/>
    <w:rsid w:val="00375913"/>
    <w:rsid w:val="00381343"/>
    <w:rsid w:val="00384295"/>
    <w:rsid w:val="00385BF8"/>
    <w:rsid w:val="00396D12"/>
    <w:rsid w:val="003A78C8"/>
    <w:rsid w:val="003B0A69"/>
    <w:rsid w:val="003B589A"/>
    <w:rsid w:val="003B75E2"/>
    <w:rsid w:val="003C4F28"/>
    <w:rsid w:val="003C7C9E"/>
    <w:rsid w:val="003D6F2B"/>
    <w:rsid w:val="003D73DA"/>
    <w:rsid w:val="003E3DD1"/>
    <w:rsid w:val="003E6FBD"/>
    <w:rsid w:val="003F4E34"/>
    <w:rsid w:val="00404BD8"/>
    <w:rsid w:val="00406F8F"/>
    <w:rsid w:val="00412249"/>
    <w:rsid w:val="00414FB8"/>
    <w:rsid w:val="0042247F"/>
    <w:rsid w:val="00424AD8"/>
    <w:rsid w:val="00427D92"/>
    <w:rsid w:val="004330C8"/>
    <w:rsid w:val="004350EE"/>
    <w:rsid w:val="00435A01"/>
    <w:rsid w:val="00437FF1"/>
    <w:rsid w:val="0044312C"/>
    <w:rsid w:val="004545FB"/>
    <w:rsid w:val="00454DF6"/>
    <w:rsid w:val="004568AB"/>
    <w:rsid w:val="004818FE"/>
    <w:rsid w:val="00485D61"/>
    <w:rsid w:val="00497E17"/>
    <w:rsid w:val="004A0DDF"/>
    <w:rsid w:val="004B178C"/>
    <w:rsid w:val="004B4569"/>
    <w:rsid w:val="004C11CD"/>
    <w:rsid w:val="004C1C34"/>
    <w:rsid w:val="004C3078"/>
    <w:rsid w:val="004D4F7F"/>
    <w:rsid w:val="004E0877"/>
    <w:rsid w:val="004F376B"/>
    <w:rsid w:val="004F64E1"/>
    <w:rsid w:val="00505D4A"/>
    <w:rsid w:val="00513811"/>
    <w:rsid w:val="00514758"/>
    <w:rsid w:val="00525679"/>
    <w:rsid w:val="00525FD2"/>
    <w:rsid w:val="00531549"/>
    <w:rsid w:val="0053679C"/>
    <w:rsid w:val="00540539"/>
    <w:rsid w:val="005434BE"/>
    <w:rsid w:val="005440AE"/>
    <w:rsid w:val="0054538A"/>
    <w:rsid w:val="005456CD"/>
    <w:rsid w:val="00551514"/>
    <w:rsid w:val="005565F0"/>
    <w:rsid w:val="005621D9"/>
    <w:rsid w:val="00562A1C"/>
    <w:rsid w:val="00582113"/>
    <w:rsid w:val="0058667D"/>
    <w:rsid w:val="00587D89"/>
    <w:rsid w:val="00596B4F"/>
    <w:rsid w:val="0059732C"/>
    <w:rsid w:val="0059785A"/>
    <w:rsid w:val="00597C3C"/>
    <w:rsid w:val="005A03F3"/>
    <w:rsid w:val="005A07ED"/>
    <w:rsid w:val="005A247D"/>
    <w:rsid w:val="005A45D8"/>
    <w:rsid w:val="005B03FE"/>
    <w:rsid w:val="005B0A6C"/>
    <w:rsid w:val="005B48B5"/>
    <w:rsid w:val="00600C22"/>
    <w:rsid w:val="0060186A"/>
    <w:rsid w:val="00602BAE"/>
    <w:rsid w:val="006032CE"/>
    <w:rsid w:val="006038DE"/>
    <w:rsid w:val="00604AEA"/>
    <w:rsid w:val="006103E7"/>
    <w:rsid w:val="00614CB8"/>
    <w:rsid w:val="00616F92"/>
    <w:rsid w:val="0062127D"/>
    <w:rsid w:val="006227F9"/>
    <w:rsid w:val="006318D3"/>
    <w:rsid w:val="00636D14"/>
    <w:rsid w:val="006426F4"/>
    <w:rsid w:val="00642C87"/>
    <w:rsid w:val="00643411"/>
    <w:rsid w:val="006453D2"/>
    <w:rsid w:val="00650D03"/>
    <w:rsid w:val="00651B42"/>
    <w:rsid w:val="006563E1"/>
    <w:rsid w:val="006602F3"/>
    <w:rsid w:val="006659BE"/>
    <w:rsid w:val="006718EC"/>
    <w:rsid w:val="0068012E"/>
    <w:rsid w:val="00690256"/>
    <w:rsid w:val="006909C0"/>
    <w:rsid w:val="00695682"/>
    <w:rsid w:val="00695EFC"/>
    <w:rsid w:val="006968D9"/>
    <w:rsid w:val="0069786C"/>
    <w:rsid w:val="006B5593"/>
    <w:rsid w:val="006C4D39"/>
    <w:rsid w:val="006C5443"/>
    <w:rsid w:val="006D31D7"/>
    <w:rsid w:val="006D3AF0"/>
    <w:rsid w:val="006D6C43"/>
    <w:rsid w:val="006D7839"/>
    <w:rsid w:val="006D7EAD"/>
    <w:rsid w:val="006F00AE"/>
    <w:rsid w:val="006F30CC"/>
    <w:rsid w:val="00700528"/>
    <w:rsid w:val="00700E71"/>
    <w:rsid w:val="00703907"/>
    <w:rsid w:val="0071273B"/>
    <w:rsid w:val="007144E0"/>
    <w:rsid w:val="0071761A"/>
    <w:rsid w:val="00720DF4"/>
    <w:rsid w:val="00722B57"/>
    <w:rsid w:val="00724BF0"/>
    <w:rsid w:val="007269C7"/>
    <w:rsid w:val="00745DEB"/>
    <w:rsid w:val="0075772F"/>
    <w:rsid w:val="00757A05"/>
    <w:rsid w:val="00774BBB"/>
    <w:rsid w:val="0079297C"/>
    <w:rsid w:val="007A00E8"/>
    <w:rsid w:val="007B03E3"/>
    <w:rsid w:val="007B054D"/>
    <w:rsid w:val="007B17DD"/>
    <w:rsid w:val="007B2DDE"/>
    <w:rsid w:val="007B7563"/>
    <w:rsid w:val="007D273A"/>
    <w:rsid w:val="007D478B"/>
    <w:rsid w:val="007D6A3E"/>
    <w:rsid w:val="007E02D2"/>
    <w:rsid w:val="007E0DD4"/>
    <w:rsid w:val="007E3305"/>
    <w:rsid w:val="007E35E8"/>
    <w:rsid w:val="007E5D18"/>
    <w:rsid w:val="007E5FB3"/>
    <w:rsid w:val="007E6743"/>
    <w:rsid w:val="007F3FED"/>
    <w:rsid w:val="007F4BC0"/>
    <w:rsid w:val="00801679"/>
    <w:rsid w:val="00803347"/>
    <w:rsid w:val="00810BCD"/>
    <w:rsid w:val="00811DF0"/>
    <w:rsid w:val="00815770"/>
    <w:rsid w:val="008200D7"/>
    <w:rsid w:val="00823B6A"/>
    <w:rsid w:val="00831340"/>
    <w:rsid w:val="00833CCA"/>
    <w:rsid w:val="008550F2"/>
    <w:rsid w:val="00860135"/>
    <w:rsid w:val="00861F7E"/>
    <w:rsid w:val="00867E27"/>
    <w:rsid w:val="00874662"/>
    <w:rsid w:val="00874804"/>
    <w:rsid w:val="00883D5E"/>
    <w:rsid w:val="008912C6"/>
    <w:rsid w:val="00896070"/>
    <w:rsid w:val="008A0321"/>
    <w:rsid w:val="008B379A"/>
    <w:rsid w:val="008C2798"/>
    <w:rsid w:val="008C5864"/>
    <w:rsid w:val="008D7D85"/>
    <w:rsid w:val="008E5793"/>
    <w:rsid w:val="008E7A91"/>
    <w:rsid w:val="008F5C58"/>
    <w:rsid w:val="008F7C20"/>
    <w:rsid w:val="00901844"/>
    <w:rsid w:val="00902DCB"/>
    <w:rsid w:val="009051A9"/>
    <w:rsid w:val="00907D76"/>
    <w:rsid w:val="00911F00"/>
    <w:rsid w:val="009151A0"/>
    <w:rsid w:val="0092010F"/>
    <w:rsid w:val="00920A4A"/>
    <w:rsid w:val="0093273A"/>
    <w:rsid w:val="00944ED9"/>
    <w:rsid w:val="00945A60"/>
    <w:rsid w:val="00956B0F"/>
    <w:rsid w:val="00964A30"/>
    <w:rsid w:val="00964C45"/>
    <w:rsid w:val="00964EC8"/>
    <w:rsid w:val="00967EA3"/>
    <w:rsid w:val="00971340"/>
    <w:rsid w:val="00983EB1"/>
    <w:rsid w:val="00993409"/>
    <w:rsid w:val="00997337"/>
    <w:rsid w:val="009B0A68"/>
    <w:rsid w:val="009B24FC"/>
    <w:rsid w:val="009B3DD6"/>
    <w:rsid w:val="009C20BB"/>
    <w:rsid w:val="009D3578"/>
    <w:rsid w:val="009D7319"/>
    <w:rsid w:val="009E22FA"/>
    <w:rsid w:val="009F130F"/>
    <w:rsid w:val="009F4B5E"/>
    <w:rsid w:val="009F6958"/>
    <w:rsid w:val="00A00672"/>
    <w:rsid w:val="00A13070"/>
    <w:rsid w:val="00A20EF8"/>
    <w:rsid w:val="00A34176"/>
    <w:rsid w:val="00A4342E"/>
    <w:rsid w:val="00A4787D"/>
    <w:rsid w:val="00A54507"/>
    <w:rsid w:val="00A54BC0"/>
    <w:rsid w:val="00A6042E"/>
    <w:rsid w:val="00A6366C"/>
    <w:rsid w:val="00A66E79"/>
    <w:rsid w:val="00A67794"/>
    <w:rsid w:val="00A70FDD"/>
    <w:rsid w:val="00A750FA"/>
    <w:rsid w:val="00A76A70"/>
    <w:rsid w:val="00A91C36"/>
    <w:rsid w:val="00A925AB"/>
    <w:rsid w:val="00A94525"/>
    <w:rsid w:val="00A9579D"/>
    <w:rsid w:val="00A970D6"/>
    <w:rsid w:val="00A97CBF"/>
    <w:rsid w:val="00AC0300"/>
    <w:rsid w:val="00AC7814"/>
    <w:rsid w:val="00AC7AD5"/>
    <w:rsid w:val="00AD3836"/>
    <w:rsid w:val="00AD7FAA"/>
    <w:rsid w:val="00AE3786"/>
    <w:rsid w:val="00AE688F"/>
    <w:rsid w:val="00AF1D08"/>
    <w:rsid w:val="00AF2BCD"/>
    <w:rsid w:val="00B01FD8"/>
    <w:rsid w:val="00B15167"/>
    <w:rsid w:val="00B17E6C"/>
    <w:rsid w:val="00B242C9"/>
    <w:rsid w:val="00B35FBE"/>
    <w:rsid w:val="00B4190E"/>
    <w:rsid w:val="00B45E9E"/>
    <w:rsid w:val="00B46590"/>
    <w:rsid w:val="00B46A9B"/>
    <w:rsid w:val="00B46F70"/>
    <w:rsid w:val="00B61E0A"/>
    <w:rsid w:val="00B64D15"/>
    <w:rsid w:val="00B722A6"/>
    <w:rsid w:val="00B72749"/>
    <w:rsid w:val="00B74CAC"/>
    <w:rsid w:val="00B81EC5"/>
    <w:rsid w:val="00B93B8E"/>
    <w:rsid w:val="00B9700B"/>
    <w:rsid w:val="00BA54B6"/>
    <w:rsid w:val="00BB4E81"/>
    <w:rsid w:val="00BC4E2E"/>
    <w:rsid w:val="00BC5077"/>
    <w:rsid w:val="00BC6A08"/>
    <w:rsid w:val="00BD03F0"/>
    <w:rsid w:val="00BD51E8"/>
    <w:rsid w:val="00BE4697"/>
    <w:rsid w:val="00BE62DF"/>
    <w:rsid w:val="00BF3E98"/>
    <w:rsid w:val="00BF3F83"/>
    <w:rsid w:val="00BF5E47"/>
    <w:rsid w:val="00C0508B"/>
    <w:rsid w:val="00C051EC"/>
    <w:rsid w:val="00C05F2C"/>
    <w:rsid w:val="00C064F1"/>
    <w:rsid w:val="00C11F01"/>
    <w:rsid w:val="00C21924"/>
    <w:rsid w:val="00C23C26"/>
    <w:rsid w:val="00C366CC"/>
    <w:rsid w:val="00C40AD1"/>
    <w:rsid w:val="00C46BE9"/>
    <w:rsid w:val="00C479AE"/>
    <w:rsid w:val="00C51D46"/>
    <w:rsid w:val="00C8231B"/>
    <w:rsid w:val="00C837A9"/>
    <w:rsid w:val="00C84701"/>
    <w:rsid w:val="00C8783B"/>
    <w:rsid w:val="00C910B1"/>
    <w:rsid w:val="00C948ED"/>
    <w:rsid w:val="00C9778B"/>
    <w:rsid w:val="00CA31AE"/>
    <w:rsid w:val="00CA57E8"/>
    <w:rsid w:val="00CA7DFA"/>
    <w:rsid w:val="00CB0D46"/>
    <w:rsid w:val="00CC05C5"/>
    <w:rsid w:val="00CC59D9"/>
    <w:rsid w:val="00CD0590"/>
    <w:rsid w:val="00CD4906"/>
    <w:rsid w:val="00CD7AD2"/>
    <w:rsid w:val="00CE4F3C"/>
    <w:rsid w:val="00D047EE"/>
    <w:rsid w:val="00D062C1"/>
    <w:rsid w:val="00D066C7"/>
    <w:rsid w:val="00D13AC7"/>
    <w:rsid w:val="00D155BC"/>
    <w:rsid w:val="00D24CA7"/>
    <w:rsid w:val="00D339DE"/>
    <w:rsid w:val="00D3537B"/>
    <w:rsid w:val="00D409B7"/>
    <w:rsid w:val="00D46B95"/>
    <w:rsid w:val="00D51F46"/>
    <w:rsid w:val="00D52C91"/>
    <w:rsid w:val="00D55585"/>
    <w:rsid w:val="00D55B81"/>
    <w:rsid w:val="00D6013C"/>
    <w:rsid w:val="00D70783"/>
    <w:rsid w:val="00D81906"/>
    <w:rsid w:val="00D86F6B"/>
    <w:rsid w:val="00DB3E3B"/>
    <w:rsid w:val="00DC27AE"/>
    <w:rsid w:val="00DC2952"/>
    <w:rsid w:val="00DC2A80"/>
    <w:rsid w:val="00DC5E61"/>
    <w:rsid w:val="00DD00BD"/>
    <w:rsid w:val="00DE5F41"/>
    <w:rsid w:val="00DF2132"/>
    <w:rsid w:val="00DF2302"/>
    <w:rsid w:val="00DF2FBA"/>
    <w:rsid w:val="00DF670B"/>
    <w:rsid w:val="00E04475"/>
    <w:rsid w:val="00E04A7E"/>
    <w:rsid w:val="00E06827"/>
    <w:rsid w:val="00E102CF"/>
    <w:rsid w:val="00E1160E"/>
    <w:rsid w:val="00E12D77"/>
    <w:rsid w:val="00E15B9B"/>
    <w:rsid w:val="00E21AE8"/>
    <w:rsid w:val="00E260B6"/>
    <w:rsid w:val="00E35E6D"/>
    <w:rsid w:val="00E50314"/>
    <w:rsid w:val="00E51BDC"/>
    <w:rsid w:val="00E55ABA"/>
    <w:rsid w:val="00E63915"/>
    <w:rsid w:val="00E63D27"/>
    <w:rsid w:val="00E83140"/>
    <w:rsid w:val="00E84B16"/>
    <w:rsid w:val="00E86684"/>
    <w:rsid w:val="00EA4901"/>
    <w:rsid w:val="00EB181D"/>
    <w:rsid w:val="00EB2236"/>
    <w:rsid w:val="00EB4006"/>
    <w:rsid w:val="00EB5AC4"/>
    <w:rsid w:val="00EB637B"/>
    <w:rsid w:val="00EB7BC3"/>
    <w:rsid w:val="00EC0ED3"/>
    <w:rsid w:val="00EC445B"/>
    <w:rsid w:val="00ED14E5"/>
    <w:rsid w:val="00EE0B7B"/>
    <w:rsid w:val="00EE2A57"/>
    <w:rsid w:val="00EE2F76"/>
    <w:rsid w:val="00EE5F1F"/>
    <w:rsid w:val="00EE6432"/>
    <w:rsid w:val="00EF161E"/>
    <w:rsid w:val="00F04DC8"/>
    <w:rsid w:val="00F06EB5"/>
    <w:rsid w:val="00F11319"/>
    <w:rsid w:val="00F1428A"/>
    <w:rsid w:val="00F16106"/>
    <w:rsid w:val="00F23171"/>
    <w:rsid w:val="00F234DD"/>
    <w:rsid w:val="00F25A23"/>
    <w:rsid w:val="00F26C7B"/>
    <w:rsid w:val="00F325CC"/>
    <w:rsid w:val="00F33FA9"/>
    <w:rsid w:val="00F37F85"/>
    <w:rsid w:val="00F42465"/>
    <w:rsid w:val="00F44F23"/>
    <w:rsid w:val="00F47516"/>
    <w:rsid w:val="00F538A8"/>
    <w:rsid w:val="00F56FE9"/>
    <w:rsid w:val="00F80A71"/>
    <w:rsid w:val="00F82589"/>
    <w:rsid w:val="00F8331C"/>
    <w:rsid w:val="00F858F5"/>
    <w:rsid w:val="00F93553"/>
    <w:rsid w:val="00F93B0C"/>
    <w:rsid w:val="00F978BA"/>
    <w:rsid w:val="00FB524F"/>
    <w:rsid w:val="00FC272D"/>
    <w:rsid w:val="00FC79D5"/>
    <w:rsid w:val="00FD10D5"/>
    <w:rsid w:val="00FD21A7"/>
    <w:rsid w:val="00FD6646"/>
    <w:rsid w:val="00FD675C"/>
    <w:rsid w:val="00FD79A9"/>
    <w:rsid w:val="00FE01EE"/>
    <w:rsid w:val="00FE2A01"/>
    <w:rsid w:val="00FF2E36"/>
    <w:rsid w:val="00FF68C3"/>
    <w:rsid w:val="4811B42D"/>
    <w:rsid w:val="74B56CE1"/>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4D05E0"/>
  <w15:chartTrackingRefBased/>
  <w15:docId w15:val="{1512A598-4C2D-4258-B528-22EACC25DD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FD8"/>
    <w:pPr>
      <w:spacing w:after="40" w:line="480" w:lineRule="auto"/>
      <w:jc w:val="both"/>
    </w:pPr>
    <w:rPr>
      <w:rFonts w:ascii="Arial" w:hAnsi="Arial"/>
    </w:rPr>
  </w:style>
  <w:style w:type="paragraph" w:styleId="Ttulo1">
    <w:name w:val="heading 1"/>
    <w:basedOn w:val="Normal"/>
    <w:next w:val="Normal"/>
    <w:link w:val="Ttulo1Car"/>
    <w:uiPriority w:val="9"/>
    <w:qFormat/>
    <w:rsid w:val="000C4EDC"/>
    <w:pPr>
      <w:keepNext/>
      <w:keepLines/>
      <w:spacing w:before="360" w:after="120"/>
      <w:jc w:val="center"/>
      <w:outlineLvl w:val="0"/>
    </w:pPr>
    <w:rPr>
      <w:rFonts w:eastAsiaTheme="majorEastAsia" w:cstheme="majorBidi"/>
      <w:b/>
      <w:szCs w:val="32"/>
      <w:u w:val="single"/>
    </w:rPr>
  </w:style>
  <w:style w:type="paragraph" w:styleId="Ttulo2">
    <w:name w:val="heading 2"/>
    <w:basedOn w:val="Normal"/>
    <w:next w:val="Normal"/>
    <w:link w:val="Ttulo2Car"/>
    <w:uiPriority w:val="9"/>
    <w:unhideWhenUsed/>
    <w:qFormat/>
    <w:rsid w:val="000C4EDC"/>
    <w:pPr>
      <w:keepNext/>
      <w:keepLines/>
      <w:spacing w:before="160" w:after="120"/>
      <w:outlineLvl w:val="1"/>
    </w:pPr>
    <w:rPr>
      <w:rFonts w:eastAsiaTheme="majorEastAsia" w:cstheme="majorBidi"/>
      <w:b/>
      <w:szCs w:val="26"/>
      <w:u w:val="singl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163A5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63A57"/>
    <w:rPr>
      <w:rFonts w:ascii="Segoe UI" w:hAnsi="Segoe UI" w:cs="Segoe UI"/>
      <w:sz w:val="18"/>
      <w:szCs w:val="18"/>
    </w:rPr>
  </w:style>
  <w:style w:type="paragraph" w:styleId="Encabezado">
    <w:name w:val="header"/>
    <w:basedOn w:val="Normal"/>
    <w:link w:val="EncabezadoCar"/>
    <w:uiPriority w:val="99"/>
    <w:unhideWhenUsed/>
    <w:rsid w:val="0080334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03347"/>
  </w:style>
  <w:style w:type="paragraph" w:styleId="Piedepgina">
    <w:name w:val="footer"/>
    <w:basedOn w:val="Normal"/>
    <w:link w:val="PiedepginaCar"/>
    <w:uiPriority w:val="99"/>
    <w:unhideWhenUsed/>
    <w:rsid w:val="0080334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03347"/>
  </w:style>
  <w:style w:type="character" w:customStyle="1" w:styleId="Ttulo1Car">
    <w:name w:val="Título 1 Car"/>
    <w:basedOn w:val="Fuentedeprrafopredeter"/>
    <w:link w:val="Ttulo1"/>
    <w:uiPriority w:val="9"/>
    <w:rsid w:val="000C4EDC"/>
    <w:rPr>
      <w:rFonts w:ascii="Arial" w:eastAsiaTheme="majorEastAsia" w:hAnsi="Arial" w:cstheme="majorBidi"/>
      <w:b/>
      <w:szCs w:val="32"/>
      <w:u w:val="single"/>
    </w:rPr>
  </w:style>
  <w:style w:type="character" w:customStyle="1" w:styleId="Ttulo2Car">
    <w:name w:val="Título 2 Car"/>
    <w:basedOn w:val="Fuentedeprrafopredeter"/>
    <w:link w:val="Ttulo2"/>
    <w:uiPriority w:val="9"/>
    <w:rsid w:val="000C4EDC"/>
    <w:rPr>
      <w:rFonts w:ascii="Arial" w:eastAsiaTheme="majorEastAsia" w:hAnsi="Arial" w:cstheme="majorBidi"/>
      <w:b/>
      <w:szCs w:val="26"/>
      <w:u w:val="single"/>
    </w:rPr>
  </w:style>
  <w:style w:type="paragraph" w:styleId="Descripcin">
    <w:name w:val="caption"/>
    <w:basedOn w:val="Normal"/>
    <w:next w:val="Normal"/>
    <w:uiPriority w:val="35"/>
    <w:unhideWhenUsed/>
    <w:qFormat/>
    <w:rsid w:val="003B589A"/>
    <w:pPr>
      <w:spacing w:after="200" w:line="240" w:lineRule="auto"/>
    </w:pPr>
    <w:rPr>
      <w:i/>
      <w:iCs/>
      <w:color w:val="44546A" w:themeColor="text2"/>
      <w:sz w:val="18"/>
      <w:szCs w:val="18"/>
    </w:rPr>
  </w:style>
  <w:style w:type="paragraph" w:styleId="TtuloTDC">
    <w:name w:val="TOC Heading"/>
    <w:basedOn w:val="Ttulo1"/>
    <w:next w:val="Normal"/>
    <w:uiPriority w:val="39"/>
    <w:unhideWhenUsed/>
    <w:qFormat/>
    <w:rsid w:val="00BE4697"/>
    <w:pPr>
      <w:spacing w:before="240" w:after="0" w:line="259" w:lineRule="auto"/>
      <w:jc w:val="left"/>
      <w:outlineLvl w:val="9"/>
    </w:pPr>
    <w:rPr>
      <w:rFonts w:asciiTheme="majorHAnsi" w:hAnsiTheme="majorHAnsi"/>
      <w:b w:val="0"/>
      <w:color w:val="2E74B5" w:themeColor="accent1" w:themeShade="BF"/>
      <w:sz w:val="32"/>
      <w:u w:val="none"/>
      <w:lang w:eastAsia="es-PE"/>
    </w:rPr>
  </w:style>
  <w:style w:type="paragraph" w:styleId="TDC1">
    <w:name w:val="toc 1"/>
    <w:basedOn w:val="Normal"/>
    <w:next w:val="Normal"/>
    <w:autoRedefine/>
    <w:uiPriority w:val="39"/>
    <w:unhideWhenUsed/>
    <w:rsid w:val="006D3AF0"/>
    <w:pPr>
      <w:tabs>
        <w:tab w:val="left" w:pos="440"/>
        <w:tab w:val="right" w:leader="dot" w:pos="8495"/>
      </w:tabs>
      <w:spacing w:after="100"/>
      <w:jc w:val="left"/>
    </w:pPr>
    <w:rPr>
      <w:rFonts w:eastAsiaTheme="majorEastAsia" w:cstheme="majorBidi"/>
      <w:bCs/>
      <w:noProof/>
      <w:lang w:val="es-ES"/>
    </w:rPr>
  </w:style>
  <w:style w:type="character" w:styleId="Hipervnculo">
    <w:name w:val="Hyperlink"/>
    <w:basedOn w:val="Fuentedeprrafopredeter"/>
    <w:uiPriority w:val="99"/>
    <w:unhideWhenUsed/>
    <w:rsid w:val="00BE4697"/>
    <w:rPr>
      <w:color w:val="0563C1" w:themeColor="hyperlink"/>
      <w:u w:val="single"/>
    </w:rPr>
  </w:style>
  <w:style w:type="table" w:styleId="Tablaconcuadrcula">
    <w:name w:val="Table Grid"/>
    <w:basedOn w:val="Tablanormal"/>
    <w:uiPriority w:val="39"/>
    <w:rsid w:val="001810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2">
    <w:name w:val="toc 2"/>
    <w:basedOn w:val="Normal"/>
    <w:next w:val="Normal"/>
    <w:autoRedefine/>
    <w:uiPriority w:val="39"/>
    <w:unhideWhenUsed/>
    <w:rsid w:val="00C479AE"/>
    <w:pPr>
      <w:spacing w:after="100"/>
      <w:ind w:left="220"/>
    </w:pPr>
  </w:style>
  <w:style w:type="paragraph" w:styleId="Prrafodelista">
    <w:name w:val="List Paragraph"/>
    <w:basedOn w:val="Normal"/>
    <w:uiPriority w:val="34"/>
    <w:qFormat/>
    <w:rsid w:val="00396D12"/>
    <w:pPr>
      <w:spacing w:after="200" w:line="276" w:lineRule="auto"/>
      <w:ind w:left="720"/>
      <w:contextualSpacing/>
      <w:jc w:val="left"/>
    </w:pPr>
    <w:rPr>
      <w:rFonts w:ascii="Calibri" w:eastAsia="Calibri" w:hAnsi="Calibri" w:cs="Times New Roman"/>
      <w:lang w:eastAsia="es-PE"/>
    </w:rPr>
  </w:style>
  <w:style w:type="character" w:customStyle="1" w:styleId="A3">
    <w:name w:val="A3"/>
    <w:uiPriority w:val="99"/>
    <w:rsid w:val="00256306"/>
    <w:rPr>
      <w:rFonts w:cs="Caecilia LT Std Roman"/>
      <w:color w:val="000000"/>
    </w:rPr>
  </w:style>
  <w:style w:type="paragraph" w:styleId="Bibliografa">
    <w:name w:val="Bibliography"/>
    <w:basedOn w:val="Normal"/>
    <w:next w:val="Normal"/>
    <w:uiPriority w:val="37"/>
    <w:unhideWhenUsed/>
    <w:rsid w:val="00D062C1"/>
    <w:pPr>
      <w:spacing w:after="160" w:line="259" w:lineRule="auto"/>
      <w:jc w:val="left"/>
    </w:pPr>
    <w:rPr>
      <w:rFonts w:asciiTheme="minorHAnsi" w:hAnsiTheme="minorHAnsi"/>
    </w:rPr>
  </w:style>
  <w:style w:type="character" w:styleId="Hipervnculovisitado">
    <w:name w:val="FollowedHyperlink"/>
    <w:basedOn w:val="Fuentedeprrafopredeter"/>
    <w:uiPriority w:val="99"/>
    <w:semiHidden/>
    <w:unhideWhenUsed/>
    <w:rsid w:val="00BD03F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7246547">
      <w:bodyDiv w:val="1"/>
      <w:marLeft w:val="0"/>
      <w:marRight w:val="0"/>
      <w:marTop w:val="0"/>
      <w:marBottom w:val="0"/>
      <w:divBdr>
        <w:top w:val="none" w:sz="0" w:space="0" w:color="auto"/>
        <w:left w:val="none" w:sz="0" w:space="0" w:color="auto"/>
        <w:bottom w:val="none" w:sz="0" w:space="0" w:color="auto"/>
        <w:right w:val="none" w:sz="0" w:space="0" w:color="auto"/>
      </w:divBdr>
    </w:div>
    <w:div w:id="897665826">
      <w:bodyDiv w:val="1"/>
      <w:marLeft w:val="0"/>
      <w:marRight w:val="0"/>
      <w:marTop w:val="0"/>
      <w:marBottom w:val="0"/>
      <w:divBdr>
        <w:top w:val="none" w:sz="0" w:space="0" w:color="auto"/>
        <w:left w:val="none" w:sz="0" w:space="0" w:color="auto"/>
        <w:bottom w:val="none" w:sz="0" w:space="0" w:color="auto"/>
        <w:right w:val="none" w:sz="0" w:space="0" w:color="auto"/>
      </w:divBdr>
    </w:div>
    <w:div w:id="1295718187">
      <w:bodyDiv w:val="1"/>
      <w:marLeft w:val="0"/>
      <w:marRight w:val="0"/>
      <w:marTop w:val="0"/>
      <w:marBottom w:val="0"/>
      <w:divBdr>
        <w:top w:val="none" w:sz="0" w:space="0" w:color="auto"/>
        <w:left w:val="none" w:sz="0" w:space="0" w:color="auto"/>
        <w:bottom w:val="none" w:sz="0" w:space="0" w:color="auto"/>
        <w:right w:val="none" w:sz="0" w:space="0" w:color="auto"/>
      </w:divBdr>
    </w:div>
    <w:div w:id="1994334195">
      <w:bodyDiv w:val="1"/>
      <w:marLeft w:val="0"/>
      <w:marRight w:val="0"/>
      <w:marTop w:val="0"/>
      <w:marBottom w:val="0"/>
      <w:divBdr>
        <w:top w:val="none" w:sz="0" w:space="0" w:color="auto"/>
        <w:left w:val="none" w:sz="0" w:space="0" w:color="auto"/>
        <w:bottom w:val="none" w:sz="0" w:space="0" w:color="auto"/>
        <w:right w:val="none" w:sz="0" w:space="0" w:color="auto"/>
      </w:divBdr>
    </w:div>
    <w:div w:id="2087654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9528EC3B6F8E24EB3CF0F491F402802" ma:contentTypeVersion="8" ma:contentTypeDescription="Create a new document." ma:contentTypeScope="" ma:versionID="e93caf3d415a54add717e6ca49260370">
  <xsd:schema xmlns:xsd="http://www.w3.org/2001/XMLSchema" xmlns:xs="http://www.w3.org/2001/XMLSchema" xmlns:p="http://schemas.microsoft.com/office/2006/metadata/properties" xmlns:ns2="862f378b-8b66-4503-882d-77ca42baa5d6" xmlns:ns3="cdceb881-2e20-4669-ae24-3afc87041ba9" targetNamespace="http://schemas.microsoft.com/office/2006/metadata/properties" ma:root="true" ma:fieldsID="66e383e18f37c6fa959863981afdb70d" ns2:_="" ns3:_="">
    <xsd:import namespace="862f378b-8b66-4503-882d-77ca42baa5d6"/>
    <xsd:import namespace="cdceb881-2e20-4669-ae24-3afc87041ba9"/>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EventHashCode" minOccurs="0"/>
                <xsd:element ref="ns2: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62f378b-8b66-4503-882d-77ca42baa5d6"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2" nillable="true" ma:displayName="MediaServiceAutoTags" ma:internalName="MediaServiceAutoTags"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dceb881-2e20-4669-ae24-3afc87041ba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b:Source>
    <b:Tag>Toy18</b:Tag>
    <b:SourceType>InternetSite</b:SourceType>
    <b:Guid>{04DFF2AD-F4F7-45A2-82FE-BBAD3286B413}</b:Guid>
    <b:Author>
      <b:Author>
        <b:NameList>
          <b:Person>
            <b:Last>Toyota</b:Last>
          </b:Person>
        </b:NameList>
      </b:Author>
    </b:Author>
    <b:Title>Toyota</b:Title>
    <b:ProductionCompany>Toyota</b:ProductionCompany>
    <b:Year>2018</b:Year>
    <b:Month>setiembre</b:Month>
    <b:Day>26</b:Day>
    <b:YearAccessed>2018</b:YearAccessed>
    <b:MonthAccessed>setiembre</b:MonthAccessed>
    <b:DayAccessed>26</b:DayAccessed>
    <b:URL>https://www.toyota.es/coches/hilux/index.json</b:URL>
    <b:RefOrder>1</b:RefOrder>
  </b:Source>
  <b:Source>
    <b:Tag>Pat20</b:Tag>
    <b:SourceType>JournalArticle</b:SourceType>
    <b:Guid>{7F0F5639-DDC6-4C48-9F2A-13567361DDB0}</b:Guid>
    <b:Author>
      <b:Author>
        <b:NameList>
          <b:Person>
            <b:Last>Pati</b:Last>
            <b:First>P.R.</b:First>
          </b:Person>
        </b:NameList>
      </b:Author>
    </b:Author>
    <b:Title>Prediction and wear performance of red brick dust filled glass–epoxy composites using neural networks</b:Title>
    <b:JournalName>Nature</b:JournalName>
    <b:Year>2020</b:Year>
    <b:Pages>253-260</b:Pages>
    <b:RefOrder>2</b:RefOrder>
  </b:Source>
</b:Sourc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4B3F64E-1677-4B0E-9DB3-E441A682068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A75D0FC-748B-4C29-A157-D7E37A758A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62f378b-8b66-4503-882d-77ca42baa5d6"/>
    <ds:schemaRef ds:uri="cdceb881-2e20-4669-ae24-3afc87041b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FCA4BE4-7176-45EF-AC5E-A9243A667802}">
  <ds:schemaRefs>
    <ds:schemaRef ds:uri="http://schemas.openxmlformats.org/officeDocument/2006/bibliography"/>
  </ds:schemaRefs>
</ds:datastoreItem>
</file>

<file path=customXml/itemProps4.xml><?xml version="1.0" encoding="utf-8"?>
<ds:datastoreItem xmlns:ds="http://schemas.openxmlformats.org/officeDocument/2006/customXml" ds:itemID="{2C75CD9D-039D-45DC-BEA5-07C4279C40A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40</TotalTime>
  <Pages>13</Pages>
  <Words>8551</Words>
  <Characters>47036</Characters>
  <Application>Microsoft Office Word</Application>
  <DocSecurity>0</DocSecurity>
  <Lines>391</Lines>
  <Paragraphs>1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5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Dominguez Peche</dc:creator>
  <cp:keywords/>
  <dc:description/>
  <cp:lastModifiedBy>renzo garces alva</cp:lastModifiedBy>
  <cp:revision>80</cp:revision>
  <cp:lastPrinted>2021-10-02T13:19:00Z</cp:lastPrinted>
  <dcterms:created xsi:type="dcterms:W3CDTF">2021-10-11T22:20:00Z</dcterms:created>
  <dcterms:modified xsi:type="dcterms:W3CDTF">2021-10-25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528EC3B6F8E24EB3CF0F491F402802</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47a06afc-2fc7-35c1-ae04-7b92fca3421f</vt:lpwstr>
  </property>
  <property fmtid="{D5CDD505-2E9C-101B-9397-08002B2CF9AE}" pid="25" name="Mendeley Citation Style_1">
    <vt:lpwstr>http://www.zotero.org/styles/american-sociological-association</vt:lpwstr>
  </property>
</Properties>
</file>